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77777777" w:rsidR="00581467" w:rsidRDefault="00581467" w:rsidP="002F4CE8">
      <w:pPr>
        <w:jc w:val="center"/>
      </w:pPr>
      <w:proofErr w:type="spellStart"/>
      <w:r>
        <w:t>Geekbrains</w:t>
      </w:r>
      <w:proofErr w:type="spellEnd"/>
    </w:p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p w14:paraId="4734560D" w14:textId="77777777" w:rsidR="00B37322" w:rsidRDefault="00B37322" w:rsidP="00581467">
      <w:pPr>
        <w:jc w:val="right"/>
      </w:pPr>
    </w:p>
    <w:p w14:paraId="556EBE5B" w14:textId="77777777" w:rsidR="00B37322" w:rsidRDefault="00B37322" w:rsidP="00581467">
      <w:pPr>
        <w:jc w:val="right"/>
      </w:pPr>
    </w:p>
    <w:p w14:paraId="7DB9BD55" w14:textId="77777777" w:rsidR="00B37322" w:rsidRDefault="00B37322" w:rsidP="00581467">
      <w:pPr>
        <w:jc w:val="right"/>
      </w:pPr>
    </w:p>
    <w:p w14:paraId="1D0A45A8" w14:textId="77777777" w:rsidR="00B37322" w:rsidRDefault="00B37322" w:rsidP="00581467">
      <w:pPr>
        <w:jc w:val="right"/>
      </w:pPr>
    </w:p>
    <w:p w14:paraId="74B6734D" w14:textId="77777777" w:rsidR="00B37322" w:rsidRDefault="00B37322" w:rsidP="00581467">
      <w:pPr>
        <w:jc w:val="right"/>
      </w:pPr>
    </w:p>
    <w:p w14:paraId="61A94FAB" w14:textId="2E1EF554" w:rsidR="00581467" w:rsidRDefault="00581467" w:rsidP="00581467">
      <w:pPr>
        <w:jc w:val="right"/>
      </w:pPr>
      <w:r>
        <w:t xml:space="preserve"> </w:t>
      </w:r>
    </w:p>
    <w:p w14:paraId="4171AC36" w14:textId="77777777" w:rsidR="00A36E90" w:rsidRPr="001F7A38" w:rsidRDefault="00A36E90" w:rsidP="00A36E90">
      <w:pPr>
        <w:jc w:val="right"/>
      </w:pPr>
    </w:p>
    <w:p w14:paraId="0C46C6E9" w14:textId="624FC1A7" w:rsidR="00581467" w:rsidRPr="001F7A38" w:rsidRDefault="001F7A38" w:rsidP="001F7A38">
      <w:pPr>
        <w:jc w:val="center"/>
      </w:pPr>
      <w:r>
        <w:t>Тольятти</w:t>
      </w:r>
    </w:p>
    <w:p w14:paraId="53BB79B2" w14:textId="785C6E64" w:rsidR="00077B2B" w:rsidRPr="00E825B6" w:rsidRDefault="001F7A38" w:rsidP="001D3973">
      <w:pPr>
        <w:jc w:val="center"/>
        <w:rPr>
          <w:color w:val="auto"/>
        </w:rPr>
      </w:pPr>
      <w:r>
        <w:t>2024</w:t>
      </w:r>
      <w:r w:rsidR="00077B2B" w:rsidRPr="00E825B6">
        <w:rPr>
          <w:color w:val="auto"/>
        </w:rPr>
        <w:br w:type="page"/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3CDA583F" w:rsidR="00C961AB" w:rsidRDefault="00C961AB" w:rsidP="00C961AB">
          <w:pPr>
            <w:pStyle w:val="a8"/>
            <w:numPr>
              <w:ilvl w:val="0"/>
              <w:numId w:val="0"/>
            </w:numPr>
            <w:ind w:left="567"/>
          </w:pPr>
          <w:r>
            <w:t>Оглавление</w:t>
          </w:r>
        </w:p>
        <w:p w14:paraId="1DF6CA2C" w14:textId="3F358FCC" w:rsidR="00E83C24" w:rsidRDefault="00C961AB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484070" w:history="1">
            <w:r w:rsidR="00E83C24" w:rsidRPr="000D3F89">
              <w:rPr>
                <w:rStyle w:val="a9"/>
                <w:noProof/>
              </w:rPr>
              <w:t>Введение</w:t>
            </w:r>
            <w:r w:rsidR="00E83C24">
              <w:rPr>
                <w:noProof/>
                <w:webHidden/>
              </w:rPr>
              <w:tab/>
            </w:r>
            <w:r w:rsidR="00E83C24">
              <w:rPr>
                <w:noProof/>
                <w:webHidden/>
              </w:rPr>
              <w:fldChar w:fldCharType="begin"/>
            </w:r>
            <w:r w:rsidR="00E83C24">
              <w:rPr>
                <w:noProof/>
                <w:webHidden/>
              </w:rPr>
              <w:instrText xml:space="preserve"> PAGEREF _Toc172484070 \h </w:instrText>
            </w:r>
            <w:r w:rsidR="00E83C24">
              <w:rPr>
                <w:noProof/>
                <w:webHidden/>
              </w:rPr>
            </w:r>
            <w:r w:rsidR="00E83C24">
              <w:rPr>
                <w:noProof/>
                <w:webHidden/>
              </w:rPr>
              <w:fldChar w:fldCharType="separate"/>
            </w:r>
            <w:r w:rsidR="00E83C24">
              <w:rPr>
                <w:noProof/>
                <w:webHidden/>
              </w:rPr>
              <w:t>1</w:t>
            </w:r>
            <w:r w:rsidR="00E83C24">
              <w:rPr>
                <w:noProof/>
                <w:webHidden/>
              </w:rPr>
              <w:fldChar w:fldCharType="end"/>
            </w:r>
          </w:hyperlink>
        </w:p>
        <w:p w14:paraId="1FB6AFEF" w14:textId="1EDD5A40" w:rsidR="00E83C24" w:rsidRDefault="00E83C24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71" w:history="1">
            <w:r w:rsidRPr="000D3F89">
              <w:rPr>
                <w:rStyle w:val="a9"/>
                <w:noProof/>
              </w:rPr>
              <w:t>Глава 1 Теоре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883546" w14:textId="3C2C6FC4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72" w:history="1">
            <w:r w:rsidRPr="000D3F89">
              <w:rPr>
                <w:rStyle w:val="a9"/>
                <w:noProof/>
              </w:rPr>
              <w:t>1.1 Формирование гипотез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7082EB" w14:textId="7EE9A1AE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73" w:history="1">
            <w:r w:rsidRPr="000D3F89">
              <w:rPr>
                <w:rStyle w:val="a9"/>
                <w:noProof/>
              </w:rPr>
              <w:t>1.2 Приме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5B2599" w14:textId="07C4FAC7" w:rsidR="00E83C24" w:rsidRDefault="00E83C24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74" w:history="1">
            <w:r w:rsidRPr="000D3F89">
              <w:rPr>
                <w:rStyle w:val="a9"/>
                <w:noProof/>
              </w:rPr>
              <w:t>Глава 2 Прак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BE2936" w14:textId="5DB40AE5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75" w:history="1">
            <w:r w:rsidRPr="000D3F89">
              <w:rPr>
                <w:rStyle w:val="a9"/>
                <w:noProof/>
              </w:rPr>
              <w:t>2.1 Среда разработ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3FD32A" w14:textId="425252FF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76" w:history="1">
            <w:r w:rsidRPr="000D3F89">
              <w:rPr>
                <w:rStyle w:val="a9"/>
                <w:noProof/>
              </w:rPr>
              <w:t>2.2 Выбор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949DDE" w14:textId="0A2AF5AE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77" w:history="1">
            <w:r w:rsidRPr="000D3F89">
              <w:rPr>
                <w:rStyle w:val="a9"/>
                <w:noProof/>
                <w:lang w:val="en-US"/>
              </w:rPr>
              <w:t>2.3</w:t>
            </w:r>
            <w:r w:rsidRPr="000D3F89">
              <w:rPr>
                <w:rStyle w:val="a9"/>
                <w:noProof/>
              </w:rPr>
              <w:t xml:space="preserve"> Создание файла </w:t>
            </w:r>
            <w:r w:rsidRPr="000D3F89">
              <w:rPr>
                <w:rStyle w:val="a9"/>
                <w:noProof/>
                <w:lang w:val="en-US"/>
              </w:rPr>
              <w:t>Jupiter Notebo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791C8D" w14:textId="0C75710F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78" w:history="1">
            <w:r w:rsidRPr="000D3F89">
              <w:rPr>
                <w:rStyle w:val="a9"/>
                <w:noProof/>
              </w:rPr>
              <w:t xml:space="preserve">2.4 Установка необходимых </w:t>
            </w:r>
            <w:r w:rsidRPr="000D3F89">
              <w:rPr>
                <w:rStyle w:val="a9"/>
                <w:noProof/>
                <w:lang w:val="en-US"/>
              </w:rPr>
              <w:t>python-</w:t>
            </w:r>
            <w:r w:rsidRPr="000D3F89">
              <w:rPr>
                <w:rStyle w:val="a9"/>
                <w:noProof/>
              </w:rPr>
              <w:t>пак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490AF7" w14:textId="3EB7A0D5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79" w:history="1">
            <w:r w:rsidRPr="000D3F89">
              <w:rPr>
                <w:rStyle w:val="a9"/>
                <w:noProof/>
              </w:rPr>
              <w:t>2.5 Импортируем нужные моду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3672FC" w14:textId="4B9BFC11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80" w:history="1">
            <w:r w:rsidRPr="000D3F89">
              <w:rPr>
                <w:rStyle w:val="a9"/>
                <w:noProof/>
              </w:rPr>
              <w:t>2.6 Загрузка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E5EB70" w14:textId="3EF7380F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81" w:history="1">
            <w:r w:rsidRPr="000D3F89">
              <w:rPr>
                <w:rStyle w:val="a9"/>
                <w:noProof/>
              </w:rPr>
              <w:t>2.7 Разведочный анализ</w:t>
            </w:r>
            <w:r w:rsidRPr="000D3F89">
              <w:rPr>
                <w:rStyle w:val="a9"/>
                <w:noProof/>
                <w:lang w:val="en-US"/>
              </w:rPr>
              <w:t xml:space="preserve"> </w:t>
            </w:r>
            <w:r w:rsidRPr="000D3F89">
              <w:rPr>
                <w:rStyle w:val="a9"/>
                <w:noProof/>
              </w:rPr>
              <w:t>данных (</w:t>
            </w:r>
            <w:r w:rsidRPr="000D3F89">
              <w:rPr>
                <w:rStyle w:val="a9"/>
                <w:noProof/>
                <w:lang w:val="en-US"/>
              </w:rPr>
              <w:t>EDA</w:t>
            </w:r>
            <w:r w:rsidRPr="000D3F89">
              <w:rPr>
                <w:rStyle w:val="a9"/>
                <w:noProof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8602E0" w14:textId="2874472C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82" w:history="1">
            <w:r w:rsidRPr="000D3F89">
              <w:rPr>
                <w:rStyle w:val="a9"/>
                <w:noProof/>
              </w:rPr>
              <w:t>2.8 Создание новых признак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292764" w14:textId="29D48C50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83" w:history="1">
            <w:r w:rsidRPr="000D3F89">
              <w:rPr>
                <w:rStyle w:val="a9"/>
                <w:noProof/>
              </w:rPr>
              <w:t>2.9 Проверка состояния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D8DCE7" w14:textId="07611C1A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84" w:history="1">
            <w:r w:rsidRPr="000D3F89">
              <w:rPr>
                <w:rStyle w:val="a9"/>
                <w:noProof/>
              </w:rPr>
              <w:t>2.10 Метрика, по которой будем оценивать качество работы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9F5EE2" w14:textId="5133996A" w:rsidR="00E83C24" w:rsidRDefault="00E83C2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85" w:history="1">
            <w:r w:rsidRPr="000D3F89">
              <w:rPr>
                <w:rStyle w:val="a9"/>
                <w:noProof/>
              </w:rPr>
              <w:t>2.11 Разбиение временного ряда на train и t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08038E" w14:textId="5D5C93F4" w:rsidR="00E83C24" w:rsidRDefault="00E83C24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86" w:history="1">
            <w:r w:rsidRPr="000D3F89">
              <w:rPr>
                <w:rStyle w:val="a9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7D3761" w14:textId="69BAC06D" w:rsidR="00E83C24" w:rsidRDefault="00E83C24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484087" w:history="1">
            <w:r w:rsidRPr="000D3F89">
              <w:rPr>
                <w:rStyle w:val="a9"/>
                <w:noProof/>
              </w:rPr>
              <w:t>Литерату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4840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6884D" w14:textId="09C24115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footerReference w:type="first" r:id="rId9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2"/>
        <w:numPr>
          <w:ilvl w:val="0"/>
          <w:numId w:val="0"/>
        </w:numPr>
        <w:ind w:left="567"/>
      </w:pPr>
      <w:bookmarkStart w:id="0" w:name="_Toc172357316"/>
      <w:bookmarkStart w:id="1" w:name="_Toc172484070"/>
      <w:r>
        <w:lastRenderedPageBreak/>
        <w:t>Введение</w:t>
      </w:r>
      <w:bookmarkEnd w:id="0"/>
      <w:bookmarkEnd w:id="1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2A89010F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64F14B00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A15EAB">
        <w:instrText xml:space="preserve"> ADDIN ZOTERO_ITEM CSL_CITATION {"citationID":"HHtjLfMz","properties":{"formattedCitation":"[3]","plainCitation":"[3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A15EAB" w:rsidRPr="00A15EAB">
        <w:rPr>
          <w:rFonts w:cs="Times New Roman"/>
        </w:rPr>
        <w:t>[3]</w:t>
      </w:r>
      <w:r w:rsidR="00230110">
        <w:fldChar w:fldCharType="end"/>
      </w:r>
      <w:r>
        <w:t>.</w:t>
      </w:r>
    </w:p>
    <w:p w14:paraId="7AE28362" w14:textId="2D135C50" w:rsidR="00271F2B" w:rsidRDefault="0002776C" w:rsidP="00043488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ED0A8C" w:rsidRPr="00271F2B">
        <w:t>п</w:t>
      </w:r>
      <w:r w:rsidR="0047539F" w:rsidRPr="00271F2B">
        <w:t xml:space="preserve">редсказание </w:t>
      </w:r>
      <w:r w:rsidR="0047539F">
        <w:t>курса валют с помощью модели машинного обучения</w:t>
      </w:r>
      <w:r w:rsidR="00271F2B">
        <w:t>.</w:t>
      </w:r>
    </w:p>
    <w:p w14:paraId="131A79FE" w14:textId="4AA4534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14C34">
        <w:t>с</w:t>
      </w:r>
      <w:r w:rsidR="00F566A8">
        <w:t>озда</w:t>
      </w:r>
      <w:r w:rsidR="00210F2D">
        <w:t>ние</w:t>
      </w:r>
      <w:r w:rsidR="00F566A8">
        <w:t xml:space="preserve"> модел</w:t>
      </w:r>
      <w:r w:rsidR="006C3995">
        <w:t>и</w:t>
      </w:r>
      <w:r w:rsidR="00F566A8">
        <w:t xml:space="preserve"> </w:t>
      </w:r>
      <w:r w:rsidR="00466E8E">
        <w:t>машинного обучения,</w:t>
      </w:r>
      <w:r w:rsidR="007B3E55">
        <w:t xml:space="preserve"> </w:t>
      </w:r>
      <w:r w:rsidR="007D359D">
        <w:t xml:space="preserve">которая </w:t>
      </w:r>
      <w:r w:rsidR="009755CA">
        <w:t xml:space="preserve">будет предсказывать курс </w:t>
      </w:r>
      <w:r w:rsidR="00CF0DBF">
        <w:t>валют</w:t>
      </w:r>
      <w:r w:rsidR="00307A2C">
        <w:t xml:space="preserve"> по отношению к рублю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043488">
      <w:pPr>
        <w:pStyle w:val="aff4"/>
        <w:rPr>
          <w:b/>
        </w:rPr>
      </w:pPr>
      <w:r>
        <w:rPr>
          <w:b/>
        </w:rPr>
        <w:t>З</w:t>
      </w:r>
      <w:r w:rsidR="0052210D">
        <w:rPr>
          <w:b/>
        </w:rPr>
        <w:t>адачи:</w:t>
      </w:r>
    </w:p>
    <w:p w14:paraId="5A4DAFAF" w14:textId="787841AD" w:rsidR="0042484F" w:rsidRDefault="00A3254D" w:rsidP="009E7080">
      <w:pPr>
        <w:pStyle w:val="ae"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 модели</w:t>
      </w:r>
      <w:r w:rsidR="009E7080" w:rsidRPr="009E7080">
        <w:t>;</w:t>
      </w:r>
    </w:p>
    <w:p w14:paraId="59687069" w14:textId="387C8362" w:rsidR="001C412E" w:rsidRDefault="00B33858" w:rsidP="009E7080">
      <w:pPr>
        <w:pStyle w:val="ae"/>
        <w:numPr>
          <w:ilvl w:val="0"/>
          <w:numId w:val="35"/>
        </w:numPr>
      </w:pPr>
      <w:r>
        <w:t>О</w:t>
      </w:r>
      <w:r w:rsidR="003501F4">
        <w:t>бучить модель на собранных данных</w:t>
      </w:r>
      <w:r w:rsidR="009E7080" w:rsidRPr="009E7080">
        <w:t>;</w:t>
      </w:r>
    </w:p>
    <w:p w14:paraId="3EC295AF" w14:textId="1BC9120F" w:rsidR="00F934A5" w:rsidRPr="009E7080" w:rsidRDefault="00E43FA7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lastRenderedPageBreak/>
        <w:t>Поэкспериментировать с ра</w:t>
      </w:r>
      <w:r w:rsidR="00563678" w:rsidRPr="009E7080">
        <w:rPr>
          <w:bCs/>
        </w:rPr>
        <w:t>зными типами моделей</w:t>
      </w:r>
      <w:r w:rsidR="009E7080" w:rsidRPr="009E7080">
        <w:rPr>
          <w:bCs/>
        </w:rPr>
        <w:t>;</w:t>
      </w:r>
    </w:p>
    <w:p w14:paraId="663DF435" w14:textId="0BC6798F" w:rsidR="00563678" w:rsidRPr="009E7080" w:rsidRDefault="00C21549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>Проверить эффективность модели на тестовых данных</w:t>
      </w:r>
      <w:r w:rsidR="009E7080" w:rsidRPr="009E7080">
        <w:rPr>
          <w:bCs/>
        </w:rPr>
        <w:t>;</w:t>
      </w:r>
    </w:p>
    <w:p w14:paraId="45DE9FDE" w14:textId="64235C8F" w:rsidR="00C21549" w:rsidRPr="009E7080" w:rsidRDefault="00C87941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 xml:space="preserve">Проверить предсказания модели </w:t>
      </w:r>
      <w:r w:rsidR="004C663C" w:rsidRPr="009E7080">
        <w:rPr>
          <w:bCs/>
        </w:rPr>
        <w:t xml:space="preserve">на </w:t>
      </w:r>
      <w:r w:rsidR="00B651F1">
        <w:rPr>
          <w:bCs/>
        </w:rPr>
        <w:t>ак</w:t>
      </w:r>
      <w:r w:rsidR="00465ED3">
        <w:rPr>
          <w:bCs/>
        </w:rPr>
        <w:t>туальных</w:t>
      </w:r>
      <w:r w:rsidR="00140743" w:rsidRPr="009E7080">
        <w:rPr>
          <w:bCs/>
        </w:rPr>
        <w:t xml:space="preserve"> данных</w:t>
      </w:r>
      <w:r w:rsidR="00BF3424" w:rsidRPr="00BF3424">
        <w:rPr>
          <w:bCs/>
        </w:rPr>
        <w:t>.</w:t>
      </w:r>
    </w:p>
    <w:p w14:paraId="0008A831" w14:textId="3DD96E47" w:rsidR="0052210D" w:rsidRDefault="00942D56" w:rsidP="00043488">
      <w:pPr>
        <w:pStyle w:val="aff4"/>
        <w:rPr>
          <w:b/>
        </w:rPr>
      </w:pPr>
      <w:r>
        <w:rPr>
          <w:b/>
        </w:rPr>
        <w:t>Инструменты:</w:t>
      </w:r>
    </w:p>
    <w:p w14:paraId="3DEBADFC" w14:textId="0A937885" w:rsidR="00506205" w:rsidRPr="00F16D61" w:rsidRDefault="00CE7100" w:rsidP="00506205">
      <w:pPr>
        <w:rPr>
          <w:lang w:val="en-US"/>
        </w:rPr>
      </w:pPr>
      <w:proofErr w:type="spellStart"/>
      <w:r w:rsidRPr="00CE7100">
        <w:rPr>
          <w:lang w:val="en-US"/>
        </w:rPr>
        <w:t>JupyterLab</w:t>
      </w:r>
      <w:proofErr w:type="spellEnd"/>
      <w:r w:rsidR="00F16D61" w:rsidRPr="00F16D61">
        <w:t>,</w:t>
      </w:r>
      <w:r w:rsidR="00F16D61">
        <w:rPr>
          <w:lang w:val="en-US"/>
        </w:rPr>
        <w:t xml:space="preserve"> Visual Code</w:t>
      </w:r>
    </w:p>
    <w:p w14:paraId="12F554B7" w14:textId="6BFD576E" w:rsidR="00942D56" w:rsidRPr="004517FB" w:rsidRDefault="00BD6FAE" w:rsidP="00043488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396DEA50" w14:textId="246BB4DC" w:rsidR="009F6846" w:rsidRDefault="009F6846" w:rsidP="00993DF8">
      <w:pPr>
        <w:ind w:firstLine="0"/>
        <w:rPr>
          <w:b/>
          <w:bCs/>
          <w:lang w:eastAsia="ru-RU"/>
        </w:rPr>
        <w:sectPr w:rsidR="009F6846" w:rsidSect="00030581">
          <w:footerReference w:type="default" r:id="rId10"/>
          <w:footerReference w:type="first" r:id="rId11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</w:p>
    <w:p w14:paraId="5F1C4546" w14:textId="3B48AC47" w:rsidR="00993DF8" w:rsidRDefault="00016100" w:rsidP="004C3D32">
      <w:pPr>
        <w:pStyle w:val="a0"/>
      </w:pPr>
      <w:bookmarkStart w:id="2" w:name="_Toc172357317"/>
      <w:bookmarkStart w:id="3" w:name="_Toc172484071"/>
      <w:r>
        <w:lastRenderedPageBreak/>
        <w:t>Теоретическая часть</w:t>
      </w:r>
      <w:bookmarkEnd w:id="2"/>
      <w:bookmarkEnd w:id="3"/>
    </w:p>
    <w:p w14:paraId="321A1382" w14:textId="1DC4785F" w:rsidR="00993DF8" w:rsidRDefault="00B95A6A" w:rsidP="00AD04C3">
      <w:pPr>
        <w:pStyle w:val="a1"/>
      </w:pPr>
      <w:bookmarkStart w:id="4" w:name="_Toc172484072"/>
      <w:r>
        <w:t>Формирование гипотезы</w:t>
      </w:r>
      <w:bookmarkEnd w:id="4"/>
    </w:p>
    <w:p w14:paraId="6B23FA7B" w14:textId="77777777" w:rsidR="00B95A6A" w:rsidRDefault="00B95A6A" w:rsidP="00B95A6A"/>
    <w:p w14:paraId="58EDFFEE" w14:textId="02A65048" w:rsidR="00993DF8" w:rsidRDefault="00016100" w:rsidP="00993DF8">
      <w:pPr>
        <w:pStyle w:val="a1"/>
      </w:pPr>
      <w:bookmarkStart w:id="5" w:name="_Toc172484073"/>
      <w:r>
        <w:t>Пример</w:t>
      </w:r>
      <w:bookmarkEnd w:id="5"/>
    </w:p>
    <w:p w14:paraId="0A01A5B4" w14:textId="77777777" w:rsidR="00993DF8" w:rsidRDefault="00993DF8" w:rsidP="00781AAC"/>
    <w:p w14:paraId="08F5C672" w14:textId="77777777" w:rsidR="00993DF8" w:rsidRDefault="00993DF8" w:rsidP="00781AAC"/>
    <w:p w14:paraId="7B57FAD0" w14:textId="51E1E169" w:rsidR="00704B8E" w:rsidRDefault="00016100" w:rsidP="004C3D32">
      <w:pPr>
        <w:pStyle w:val="a0"/>
      </w:pPr>
      <w:bookmarkStart w:id="6" w:name="_Toc172357318"/>
      <w:bookmarkStart w:id="7" w:name="_Toc172484074"/>
      <w:r>
        <w:lastRenderedPageBreak/>
        <w:t>Практическая часть</w:t>
      </w:r>
      <w:bookmarkEnd w:id="6"/>
      <w:bookmarkEnd w:id="7"/>
    </w:p>
    <w:p w14:paraId="75B389B2" w14:textId="3460F878" w:rsidR="00355C89" w:rsidRDefault="00454F28" w:rsidP="00DC3701">
      <w:pPr>
        <w:pStyle w:val="a1"/>
      </w:pPr>
      <w:bookmarkStart w:id="8" w:name="_Ref172364608"/>
      <w:bookmarkStart w:id="9" w:name="_Ref172364626"/>
      <w:bookmarkStart w:id="10" w:name="_Ref172364637"/>
      <w:bookmarkStart w:id="11" w:name="_Ref172364700"/>
      <w:bookmarkStart w:id="12" w:name="_Toc172484075"/>
      <w:r>
        <w:t>Среда разработки</w:t>
      </w:r>
      <w:bookmarkEnd w:id="8"/>
      <w:bookmarkEnd w:id="9"/>
      <w:bookmarkEnd w:id="10"/>
      <w:bookmarkEnd w:id="11"/>
      <w:bookmarkEnd w:id="12"/>
    </w:p>
    <w:p w14:paraId="09F42B59" w14:textId="180F2E93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13" w:name="_Hlk172312082"/>
      <w:proofErr w:type="spellStart"/>
      <w:r w:rsidRPr="003A65DB">
        <w:rPr>
          <w:rStyle w:val="bash0"/>
          <w:lang w:val="en-US"/>
        </w:rPr>
        <w:t>JupyterLab</w:t>
      </w:r>
      <w:bookmarkEnd w:id="13"/>
      <w:proofErr w:type="spellEnd"/>
      <w:r w:rsidRPr="009E38AF">
        <w:t xml:space="preserve"> </w:t>
      </w:r>
      <w:r>
        <w:fldChar w:fldCharType="begin"/>
      </w:r>
      <w:r w:rsidR="00A15EAB">
        <w:instrText xml:space="preserve"> ADDIN ZOTERO_ITEM CSL_CITATION {"citationID":"k8LGlArH","properties":{"formattedCitation":"[4]","plainCitation":"[4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A15EAB" w:rsidRPr="00A15EAB">
        <w:rPr>
          <w:rFonts w:cs="Times New Roman"/>
        </w:rPr>
        <w:t>[4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A15EAB">
        <w:instrText xml:space="preserve"> ADDIN ZOTERO_ITEM CSL_CITATION {"citationID":"HyXeltgc","properties":{"formattedCitation":"[8]","plainCitation":"[8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A15EAB" w:rsidRPr="00A15EAB">
        <w:rPr>
          <w:rFonts w:cs="Times New Roman"/>
        </w:rPr>
        <w:t>[8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3F81114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D9685E">
        <w:instrText xml:space="preserve"> ADDIN ZOTERO_ITEM CSL_CITATION {"citationID":"SQsJvBYm","properties":{"formattedCitation":"[12]","plainCitation":"[12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296411">
        <w:fldChar w:fldCharType="separate"/>
      </w:r>
      <w:r w:rsidR="00D9685E" w:rsidRPr="00D9685E">
        <w:rPr>
          <w:rFonts w:cs="Times New Roman"/>
        </w:rPr>
        <w:t>[12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9"/>
          </w:rPr>
          <w:t>https://www.anaconda.com/</w:t>
        </w:r>
      </w:hyperlink>
      <w:r w:rsidR="00296411">
        <w:t xml:space="preserve">. </w:t>
      </w:r>
    </w:p>
    <w:p w14:paraId="4DBFBFB6" w14:textId="7602CA7D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611483">
        <w:t xml:space="preserve">рисунок </w:t>
      </w:r>
      <w:r w:rsidR="00611483">
        <w:rPr>
          <w:rStyle w:val="aff9"/>
        </w:rPr>
        <w:t>1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541E58">
      <w:pPr>
        <w:pStyle w:val="ac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3A95A31B" w:rsidR="00B45252" w:rsidRDefault="00541E58" w:rsidP="00541E58">
      <w:pPr>
        <w:pStyle w:val="aa"/>
      </w:pPr>
      <w:bookmarkStart w:id="14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611483">
        <w:rPr>
          <w:rStyle w:val="aff9"/>
          <w:noProof/>
        </w:rPr>
        <w:t>1</w:t>
      </w:r>
      <w:r w:rsidRPr="00541E58">
        <w:rPr>
          <w:rStyle w:val="aff9"/>
        </w:rPr>
        <w:fldChar w:fldCharType="end"/>
      </w:r>
      <w:bookmarkEnd w:id="14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15" w:name="_Hlk172312231"/>
      <w:proofErr w:type="spellStart"/>
      <w:r w:rsidRPr="00404BD3">
        <w:rPr>
          <w:rStyle w:val="bash0"/>
        </w:rPr>
        <w:t>JupyterLab</w:t>
      </w:r>
      <w:bookmarkEnd w:id="15"/>
      <w:proofErr w:type="spellEnd"/>
      <w:r>
        <w:t>.</w:t>
      </w:r>
    </w:p>
    <w:p w14:paraId="6CD324E2" w14:textId="77777777" w:rsidR="004326F4" w:rsidRDefault="00A54257" w:rsidP="000A27FE">
      <w:pPr>
        <w:pStyle w:val="a1"/>
      </w:pPr>
      <w:bookmarkStart w:id="16" w:name="_Toc172484076"/>
      <w:r>
        <w:lastRenderedPageBreak/>
        <w:t xml:space="preserve">Выбор </w:t>
      </w:r>
      <w:proofErr w:type="spellStart"/>
      <w:r>
        <w:t>датасетов</w:t>
      </w:r>
      <w:bookmarkEnd w:id="16"/>
      <w:proofErr w:type="spellEnd"/>
    </w:p>
    <w:p w14:paraId="2FB06A04" w14:textId="6CD02E8C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9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6C15D2A2" w:rsidR="000A27FE" w:rsidRDefault="000A27FE" w:rsidP="000A0DE4">
      <w:pPr>
        <w:spacing w:after="0"/>
      </w:pPr>
      <w:r>
        <w:t xml:space="preserve">В качестве ключевых индикаторов </w:t>
      </w:r>
      <w:r w:rsidR="00FC0AFB">
        <w:fldChar w:fldCharType="begin"/>
      </w:r>
      <w:r w:rsidR="00A15EAB">
        <w:instrText xml:space="preserve"> ADDIN ZOTERO_ITEM CSL_CITATION {"citationID":"cCrajWcl","properties":{"formattedCitation":"[6]","plainCitation":"[6]","noteIndex":0},"citationItems":[{"id":13,"uris":["http://zotero.org/users/local/ccYgADcV/items/3TQS5SWW"],"itemData":{"id":13,"type":"webpage","language":"ru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A15EAB" w:rsidRPr="00A15EAB">
        <w:rPr>
          <w:rFonts w:cs="Times New Roman"/>
        </w:rPr>
        <w:t>[6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e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e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e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e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e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e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e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e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1908C7CC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A15EAB">
        <w:instrText xml:space="preserve"> ADDIN ZOTERO_ITEM CSL_CITATION {"citationID":"27vRXbRd","properties":{"formattedCitation":"[7]","plainCitation":"[7]","noteIndex":0},"citationItems":[{"id":14,"uris":["http://zotero.org/users/local/ccYgADcV/items/2ZUXQ5CK"],"itemData":{"id":14,"type":"webpage","language":"ru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A15EAB" w:rsidRPr="00A15EAB">
        <w:rPr>
          <w:rFonts w:cs="Times New Roman"/>
        </w:rPr>
        <w:t>[7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e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e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e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e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e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e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68A8BEA3" w:rsidR="00535DD3" w:rsidRDefault="00535DD3" w:rsidP="002A7435">
      <w:pPr>
        <w:pStyle w:val="ae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2A7435">
        <w:t>.</w:t>
      </w:r>
    </w:p>
    <w:p w14:paraId="61454302" w14:textId="3F9C8A4F" w:rsidR="000A0DE4" w:rsidRPr="005375BD" w:rsidRDefault="005375BD" w:rsidP="00E93CA5">
      <w:pPr>
        <w:pStyle w:val="a1"/>
        <w:rPr>
          <w:lang w:val="en-US"/>
        </w:rPr>
      </w:pPr>
      <w:bookmarkStart w:id="17" w:name="_Toc172484077"/>
      <w:r>
        <w:t xml:space="preserve">Создание файла </w:t>
      </w:r>
      <w:r>
        <w:rPr>
          <w:lang w:val="en-US"/>
        </w:rPr>
        <w:t>Jupiter Notebook</w:t>
      </w:r>
      <w:bookmarkEnd w:id="17"/>
    </w:p>
    <w:p w14:paraId="36EE3A45" w14:textId="14EBADF6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611483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1"/>
      </w:pPr>
      <w:bookmarkStart w:id="18" w:name="_Toc172484078"/>
      <w:r>
        <w:lastRenderedPageBreak/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18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456C69">
      <w:pPr>
        <w:pStyle w:val="Title"/>
        <w:rPr>
          <w:lang w:val="ru-RU"/>
        </w:rPr>
      </w:pPr>
      <w:bookmarkStart w:id="19" w:name="_Hlk172377445"/>
      <w:bookmarkStart w:id="20" w:name="_Hlk172377423"/>
      <w:r>
        <w:rPr>
          <w:lang w:val="ru-RU"/>
        </w:rPr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19"/>
    </w:p>
    <w:bookmarkEnd w:id="20"/>
    <w:p w14:paraId="6847C0F0" w14:textId="71725EC8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ля к</w:t>
      </w:r>
      <w:r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а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ждого проекта я использую новое окружение, </w:t>
      </w:r>
    </w:p>
    <w:p w14:paraId="23C19393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pandas</w:t>
      </w:r>
    </w:p>
    <w:p w14:paraId="4D74A6A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matplotlib</w:t>
      </w:r>
    </w:p>
    <w:p w14:paraId="0F2A2FA2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seaborn</w:t>
      </w:r>
    </w:p>
    <w:p w14:paraId="607220F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numpy</w:t>
      </w:r>
      <w:proofErr w:type="spellEnd"/>
    </w:p>
    <w:p w14:paraId="15673F4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scikit-learn</w:t>
      </w:r>
    </w:p>
    <w:p w14:paraId="34F4672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1"/>
      </w:pPr>
      <w:bookmarkStart w:id="21" w:name="_Toc172484079"/>
      <w:r>
        <w:t>Импортируем нужные модули</w:t>
      </w:r>
      <w:bookmarkEnd w:id="21"/>
    </w:p>
    <w:p w14:paraId="18C4A30A" w14:textId="1D39F994" w:rsidR="006E2661" w:rsidRPr="006E2661" w:rsidRDefault="006E2661" w:rsidP="006E2661">
      <w:pPr>
        <w:pStyle w:val="Title"/>
        <w:rPr>
          <w:lang w:val="ru-RU"/>
        </w:rPr>
      </w:pPr>
      <w:bookmarkStart w:id="22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2"/>
    </w:p>
    <w:p w14:paraId="45E15540" w14:textId="620CA012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Импортируем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еобходимые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библиотеки</w:t>
      </w:r>
      <w:proofErr w:type="spellEnd"/>
    </w:p>
    <w:p w14:paraId="7090576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numpy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np</w:t>
      </w:r>
    </w:p>
    <w:p w14:paraId="6C7624D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nd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</w:p>
    <w:p w14:paraId="0B705A3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atplotlib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yplot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proofErr w:type="spellEnd"/>
    </w:p>
    <w:p w14:paraId="7042EC64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eaborn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ns</w:t>
      </w:r>
      <w:proofErr w:type="spellEnd"/>
    </w:p>
    <w:p w14:paraId="5273996F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Следующая магическая команда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Jupyter</w:t>
      </w:r>
      <w:proofErr w:type="spellEnd"/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Notebook</w:t>
      </w: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нужна для того, чтобы графики</w:t>
      </w:r>
    </w:p>
    <w:p w14:paraId="37D220C0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133F2F08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%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atplotlib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line</w:t>
      </w:r>
    </w:p>
    <w:p w14:paraId="79FC121B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564F8B98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Настройка более четкого отображения графиков</w:t>
      </w:r>
    </w:p>
    <w:p w14:paraId="44AB34BD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%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onfig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lineBackend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igure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format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F16D61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vg</w:t>
      </w:r>
      <w:proofErr w:type="spellEnd"/>
      <w:r w:rsidRPr="00F16D61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</w:p>
    <w:p w14:paraId="77130D6D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30F6F57A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Модуль для </w:t>
      </w:r>
      <w:proofErr w:type="spellStart"/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зазбиения</w:t>
      </w:r>
      <w:proofErr w:type="spellEnd"/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выборки на </w:t>
      </w:r>
      <w:proofErr w:type="spellStart"/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тренировочнию</w:t>
      </w:r>
      <w:proofErr w:type="spellEnd"/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и тестовую</w:t>
      </w:r>
    </w:p>
    <w:p w14:paraId="0D340BE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rain_test_split</w:t>
      </w:r>
      <w:proofErr w:type="spellEnd"/>
    </w:p>
    <w:p w14:paraId="20BA95A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10C32F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Уберем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warnings</w:t>
      </w:r>
    </w:p>
    <w:p w14:paraId="3C0BD48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</w:p>
    <w:p w14:paraId="2CE5B5C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lterwarnings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gnore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37B98F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7A8175E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астройк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формат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ывод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чисел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float</w:t>
      </w:r>
    </w:p>
    <w:p w14:paraId="4695509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et_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option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isplay.float_format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:.2f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orma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94233E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2BCD3C52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ычисление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Z-score</w:t>
      </w:r>
    </w:p>
    <w:p w14:paraId="7B8FD9B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cipy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stats</w:t>
      </w:r>
    </w:p>
    <w:p w14:paraId="58A16AEC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reprocessing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LabelEncoder</w:t>
      </w:r>
      <w:proofErr w:type="spellEnd"/>
    </w:p>
    <w:p w14:paraId="438FC75C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cipy.stats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stats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winsorize</w:t>
      </w:r>
      <w:proofErr w:type="spellEnd"/>
    </w:p>
    <w:p w14:paraId="7DDFF64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3F7E42D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ремя</w:t>
      </w:r>
      <w:proofErr w:type="spellEnd"/>
    </w:p>
    <w:p w14:paraId="27F958D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lastRenderedPageBreak/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</w:p>
    <w:p w14:paraId="23D2A07A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26336C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лучайные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числа</w:t>
      </w:r>
      <w:proofErr w:type="spellEnd"/>
    </w:p>
    <w:p w14:paraId="1339043A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nd</w:t>
      </w:r>
      <w:proofErr w:type="spellEnd"/>
    </w:p>
    <w:p w14:paraId="0D63E4B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C48EF94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251BF11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sembl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ForestRegressor</w:t>
      </w:r>
      <w:proofErr w:type="spellEnd"/>
    </w:p>
    <w:p w14:paraId="3BFC972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440B6C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Кросс-валидация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</w:p>
    <w:p w14:paraId="21B0957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ross_validate</w:t>
      </w:r>
      <w:proofErr w:type="spellEnd"/>
    </w:p>
    <w:p w14:paraId="0E6286F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4DF926E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азбиение</w:t>
      </w:r>
      <w:proofErr w:type="spellEnd"/>
    </w:p>
    <w:p w14:paraId="40017FB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KFold</w:t>
      </w:r>
      <w:proofErr w:type="spellEnd"/>
    </w:p>
    <w:p w14:paraId="148D962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6C5332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Метрик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r2</w:t>
      </w:r>
    </w:p>
    <w:p w14:paraId="264722E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etrics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2_score</w:t>
      </w:r>
    </w:p>
    <w:p w14:paraId="1211B37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C1E5F4D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ути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файловой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истемы</w:t>
      </w:r>
      <w:proofErr w:type="spellEnd"/>
    </w:p>
    <w:p w14:paraId="443AF7F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lib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</w:p>
    <w:p w14:paraId="2547CD9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EA80F2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егулярные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ыражения</w:t>
      </w:r>
      <w:proofErr w:type="spellEnd"/>
    </w:p>
    <w:p w14:paraId="2059FC1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</w:p>
    <w:p w14:paraId="7E0B15E0" w14:textId="0447B7D4" w:rsidR="006F4604" w:rsidRDefault="006E2661" w:rsidP="006E2661">
      <w:pPr>
        <w:pStyle w:val="a1"/>
      </w:pPr>
      <w:bookmarkStart w:id="23" w:name="_Toc172484080"/>
      <w:r>
        <w:t xml:space="preserve">Загрузка </w:t>
      </w:r>
      <w:proofErr w:type="spellStart"/>
      <w:r>
        <w:t>датасетов</w:t>
      </w:r>
      <w:bookmarkEnd w:id="23"/>
      <w:proofErr w:type="spellEnd"/>
    </w:p>
    <w:p w14:paraId="297033E5" w14:textId="7B48FA76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F77E1C" w:rsidRPr="00F77E1C">
        <w:rPr>
          <w:rStyle w:val="bash0"/>
        </w:rPr>
        <w:t xml:space="preserve"> </w:t>
      </w:r>
      <w:r w:rsidR="00F77E1C">
        <w:rPr>
          <w:rStyle w:val="bash0"/>
        </w:rPr>
        <w:fldChar w:fldCharType="begin"/>
      </w:r>
      <w:r w:rsidR="00A15EAB">
        <w:rPr>
          <w:rStyle w:val="bash0"/>
        </w:rPr>
        <w:instrText xml:space="preserve"> ADDIN ZOTERO_ITEM CSL_CITATION {"citationID":"H7O9ZR2E","properties":{"formattedCitation":"[5]","plainCitation":"[5]","noteIndex":0},"citationItems":[{"id":15,"uris":["http://zotero.org/users/local/ccYgADcV/items/2SECZ9LF"],"itemData":{"id":15,"type":"webpage","container-title":"GitHub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F77E1C">
        <w:rPr>
          <w:rStyle w:val="bash0"/>
        </w:rPr>
        <w:fldChar w:fldCharType="separate"/>
      </w:r>
      <w:r w:rsidR="00A15EAB" w:rsidRPr="00A15EAB">
        <w:rPr>
          <w:rFonts w:cs="Times New Roman"/>
        </w:rPr>
        <w:t>[5]</w:t>
      </w:r>
      <w:r w:rsidR="00F77E1C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 xml:space="preserve">В дата фрейме название столбца будет соответствовать названию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4029FA" w:rsidRDefault="00D63042" w:rsidP="00D63042">
      <w:pPr>
        <w:pStyle w:val="Title"/>
        <w:rPr>
          <w:lang w:val="ru-RU"/>
        </w:rPr>
      </w:pPr>
      <w:bookmarkStart w:id="24" w:name="_Hlk172391845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</w:p>
    <w:bookmarkEnd w:id="24"/>
    <w:p w14:paraId="4FC4FC67" w14:textId="6653A3AA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Расположение данных</w:t>
      </w:r>
    </w:p>
    <w:p w14:paraId="5313E418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</w:t>
      </w:r>
      <w:r w:rsidRPr="00F16D61">
        <w:rPr>
          <w:rFonts w:eastAsia="Times New Roman" w:cs="Times New Roman"/>
          <w:color w:val="0070C1"/>
          <w:kern w:val="0"/>
          <w:sz w:val="21"/>
          <w:szCs w:val="21"/>
          <w:lang w:val="ru-RU"/>
          <w14:ligatures w14:val="none"/>
        </w:rPr>
        <w:t>_</w:t>
      </w: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DATASET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proofErr w:type="gramStart"/>
      <w:r w:rsidRPr="00F16D61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./</w:t>
      </w:r>
      <w:proofErr w:type="gram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ataset</w:t>
      </w:r>
      <w:r w:rsidRPr="00F16D61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'</w:t>
      </w:r>
    </w:p>
    <w:p w14:paraId="3D223D0B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658C9E0B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bookmarkStart w:id="25" w:name="_Hlk172457015"/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</w:t>
      </w:r>
      <w:r w:rsidRPr="00F16D61">
        <w:rPr>
          <w:rFonts w:eastAsia="Times New Roman" w:cs="Times New Roman"/>
          <w:color w:val="0070C1"/>
          <w:kern w:val="0"/>
          <w:sz w:val="21"/>
          <w:szCs w:val="21"/>
          <w:lang w:val="ru-RU"/>
          <w14:ligatures w14:val="none"/>
        </w:rPr>
        <w:t>_</w:t>
      </w: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ROW</w:t>
      </w:r>
      <w:bookmarkEnd w:id="25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r w:rsidRPr="00F16D61">
        <w:rPr>
          <w:rFonts w:eastAsia="Times New Roman" w:cs="Times New Roman"/>
          <w:color w:val="098658"/>
          <w:kern w:val="0"/>
          <w:sz w:val="21"/>
          <w:szCs w:val="21"/>
          <w:lang w:val="ru-RU"/>
          <w14:ligatures w14:val="none"/>
        </w:rPr>
        <w:t>6000</w:t>
      </w:r>
    </w:p>
    <w:p w14:paraId="5E97FE09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Итоговый </w:t>
      </w:r>
      <w:proofErr w:type="spellStart"/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датафрейм</w:t>
      </w:r>
      <w:proofErr w:type="spellEnd"/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 со всеми данными</w:t>
      </w:r>
    </w:p>
    <w:p w14:paraId="07F98AA5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16D6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= </w:t>
      </w:r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proofErr w:type="spellEnd"/>
      <w:proofErr w:type="gram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</w:t>
      </w:r>
    </w:p>
    <w:p w14:paraId="0B489A96" w14:textId="77777777" w:rsidR="003E2D4B" w:rsidRPr="00F16D61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F16D6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датасета</w:t>
      </w:r>
      <w:proofErr w:type="spellEnd"/>
    </w:p>
    <w:p w14:paraId="7B5F1A4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wd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 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/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A7FC89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33F4F0D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terdir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:</w:t>
      </w:r>
    </w:p>
    <w:p w14:paraId="0EC88BC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s_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l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3EA713E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*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_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tr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proofErr w:type="gram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\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AB3711E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</w:t>
      </w:r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ll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.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1074A7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xlsx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4FC0846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ad</w:t>
      </w:r>
      <w:proofErr w:type="gramEnd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_excel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/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7A46712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ереименуем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тобцы</w:t>
      </w:r>
      <w:proofErr w:type="spellEnd"/>
    </w:p>
    <w:p w14:paraId="6912D67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</w:t>
      </w:r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m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nam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{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Значение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},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2BB2EB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Нормализуем дату</w:t>
      </w:r>
    </w:p>
    <w:p w14:paraId="31FACF0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=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</w:t>
      </w:r>
      <w:proofErr w:type="spellStart"/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normaliz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7DE54F7A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роверяем условие первой загрузки</w:t>
      </w:r>
    </w:p>
    <w:p w14:paraId="6126F8E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</w:t>
      </w:r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3E2D4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:</w:t>
      </w:r>
    </w:p>
    <w:p w14:paraId="2F2779E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</w:t>
      </w:r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m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3E2D4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&gt;= </w:t>
      </w: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_ROW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187B7CEA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бработан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473DE1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erg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ow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nner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C1D1F2E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Размерность 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после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merge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442125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5C632F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Отклонён, 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мало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строк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F9F64F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30F102D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</w:p>
    <w:p w14:paraId="2905D06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бработан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26" w:name="_Hlk172391933"/>
      <w:r w:rsidRPr="006C2651">
        <w:rPr>
          <w:lang w:val="ru-RU"/>
        </w:rPr>
        <w:t xml:space="preserve">результат выполнения </w:t>
      </w:r>
    </w:p>
    <w:bookmarkEnd w:id="26"/>
    <w:p w14:paraId="47AE5FDD" w14:textId="13DD24D8" w:rsidR="007C0162" w:rsidRPr="006C265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Обработан: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hf</w:t>
      </w:r>
      <w:proofErr w:type="spellEnd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7303, 2)</w:t>
      </w:r>
    </w:p>
    <w:p w14:paraId="07A07B34" w14:textId="77777777" w:rsidR="007C0162" w:rsidRPr="006C265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32A337A2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Обработан: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eur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7303, 2)</w:t>
      </w:r>
    </w:p>
    <w:p w14:paraId="3A9A0F1A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азмерность после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7303, 3)</w:t>
      </w:r>
    </w:p>
    <w:p w14:paraId="43423CB3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5F1F7A37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Обработан: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gbp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7303, 2)</w:t>
      </w:r>
    </w:p>
    <w:p w14:paraId="55A06BFE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азмерность после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7303, 4)</w:t>
      </w:r>
    </w:p>
    <w:p w14:paraId="065BCB37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0A8FAB97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Обработан: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jpy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7303, 2)</w:t>
      </w:r>
    </w:p>
    <w:p w14:paraId="44B67295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азмерность после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7303, 5)</w:t>
      </w:r>
    </w:p>
    <w:p w14:paraId="265696D9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62E5B8B4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Обработан: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500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6178, 2)</w:t>
      </w:r>
    </w:p>
    <w:p w14:paraId="21EBC23C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азмерность после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5817, 6)</w:t>
      </w:r>
    </w:p>
    <w:p w14:paraId="6C874066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1BBE89A2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Обработан: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usd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7303, 2)</w:t>
      </w:r>
    </w:p>
    <w:p w14:paraId="77B2DA00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азмерность после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5817, 7)</w:t>
      </w:r>
    </w:p>
    <w:p w14:paraId="23621D26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06050B0F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Отклонён, мало строк: бивалютная-корзина_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</w:p>
    <w:p w14:paraId="0A85E02C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4CF5A16B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Обработан: золото-(банк-</w:t>
      </w:r>
      <w:proofErr w:type="spellStart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6034, 2)</w:t>
      </w:r>
    </w:p>
    <w:p w14:paraId="063E70DF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азмерность после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4951, 8)</w:t>
      </w:r>
    </w:p>
    <w:p w14:paraId="247CDD2D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653DC9BB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Обработан: индекс-</w:t>
      </w:r>
      <w:proofErr w:type="spellStart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мосбиржи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6130, 2)</w:t>
      </w:r>
    </w:p>
    <w:p w14:paraId="0E710897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азмерность после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4849, 9)</w:t>
      </w:r>
    </w:p>
    <w:p w14:paraId="216353C9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..</w:t>
      </w:r>
    </w:p>
    <w:p w14:paraId="7A921212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50CC2464" w14:textId="77777777" w:rsidR="007C0162" w:rsidRPr="00F16D6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Обработан: серебро-(банк-</w:t>
      </w:r>
      <w:proofErr w:type="spellStart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6034, 2)</w:t>
      </w:r>
    </w:p>
    <w:p w14:paraId="69CAF2A7" w14:textId="429CE0E0" w:rsidR="007C0162" w:rsidRPr="007C0162" w:rsidRDefault="007C0162" w:rsidP="007C0162">
      <w:pPr>
        <w:pStyle w:val="TXT1"/>
        <w:rPr>
          <w:lang w:val="ru-RU"/>
        </w:rPr>
      </w:pP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азмерность после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4842, 14)</w:t>
      </w:r>
    </w:p>
    <w:p w14:paraId="1B5DF097" w14:textId="1B007F3E" w:rsidR="00B34E7B" w:rsidRDefault="00B34E7B" w:rsidP="0007046F">
      <w:r>
        <w:lastRenderedPageBreak/>
        <w:t>Выведем первые пять строк дата фрейма.</w:t>
      </w:r>
    </w:p>
    <w:p w14:paraId="271EF712" w14:textId="77777777" w:rsidR="00B34E7B" w:rsidRPr="006C2651" w:rsidRDefault="00B34E7B" w:rsidP="00B34E7B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D6128A" w:rsidRDefault="00B34E7B" w:rsidP="00B34E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D6128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Pr="00F16D61" w:rsidRDefault="00B34E7B" w:rsidP="00B34E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F16D6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B34E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head</w:t>
      </w:r>
      <w:proofErr w:type="gramEnd"/>
      <w:r w:rsidRPr="00F16D6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()</w:t>
      </w:r>
    </w:p>
    <w:p w14:paraId="6638AEF4" w14:textId="7D1E3B4C" w:rsidR="000A27FE" w:rsidRDefault="006C2651" w:rsidP="0007046F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265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bookmarkStart w:id="27" w:name="_Hlk172456621"/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bookmarkEnd w:id="27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4F8723A5" w14:textId="77777777" w:rsidR="007C0162" w:rsidRPr="00F77E1C" w:rsidRDefault="00291594" w:rsidP="00291594">
      <w:pPr>
        <w:pStyle w:val="TXT1"/>
        <w:rPr>
          <w:color w:val="000000"/>
          <w:sz w:val="21"/>
          <w:szCs w:val="21"/>
          <w:lang w:val="ru-RU"/>
        </w:rPr>
      </w:pPr>
      <w:r w:rsidRPr="00F77E1C">
        <w:rPr>
          <w:color w:val="000000"/>
          <w:sz w:val="21"/>
          <w:szCs w:val="21"/>
          <w:lang w:val="ru-RU"/>
        </w:rPr>
        <w:t>(4842, 14)</w:t>
      </w:r>
    </w:p>
    <w:p w14:paraId="526390B1" w14:textId="767DFF6A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и включены </w:t>
      </w:r>
      <w:proofErr w:type="spellStart"/>
      <w:r>
        <w:t>датасеты</w:t>
      </w:r>
      <w:proofErr w:type="spellEnd"/>
      <w:r>
        <w:t xml:space="preserve"> </w:t>
      </w:r>
      <w:proofErr w:type="spellStart"/>
      <w:r w:rsidRPr="00B40C6F">
        <w:rPr>
          <w:rStyle w:val="bash0"/>
        </w:rPr>
        <w:t>cny_rub</w:t>
      </w:r>
      <w:proofErr w:type="spellEnd"/>
      <w:r w:rsidRPr="00B40C6F">
        <w:rPr>
          <w:rStyle w:val="bash0"/>
        </w:rPr>
        <w:t>-(банк-</w:t>
      </w:r>
      <w:proofErr w:type="spellStart"/>
      <w:r w:rsidRPr="00B40C6F">
        <w:rPr>
          <w:rStyle w:val="bash0"/>
        </w:rPr>
        <w:t>россии</w:t>
      </w:r>
      <w:proofErr w:type="spellEnd"/>
      <w:r w:rsidRPr="00B40C6F">
        <w:rPr>
          <w:rStyle w:val="bash0"/>
        </w:rPr>
        <w:t>)</w:t>
      </w:r>
      <w:r>
        <w:t xml:space="preserve"> и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и</w:t>
      </w:r>
      <w:r w:rsidR="00B40C6F">
        <w:t xml:space="preserve"> не удовлетворяют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8D5A84">
      <w:pPr>
        <w:pStyle w:val="a1"/>
      </w:pPr>
      <w:bookmarkStart w:id="28" w:name="_Toc172484081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28"/>
    </w:p>
    <w:p w14:paraId="68BBAD5B" w14:textId="3B9AC4EC" w:rsidR="0007382D" w:rsidRDefault="0007382D" w:rsidP="008D5A84">
      <w:pPr>
        <w:pStyle w:val="a1"/>
      </w:pPr>
      <w:bookmarkStart w:id="29" w:name="_Toc172484082"/>
      <w:r w:rsidRPr="0007382D">
        <w:t>Создание новых признаков</w:t>
      </w:r>
      <w:bookmarkEnd w:id="29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572DD52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   Функция определения квартала.</w:t>
      </w:r>
    </w:p>
    <w:p w14:paraId="02A179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07C557A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 xml:space="preserve">    </w:t>
      </w:r>
      <w:proofErr w:type="gramStart"/>
      <w:r w:rsidRPr="0007382D">
        <w:rPr>
          <w:rFonts w:eastAsia="Times New Roman" w:cs="Times New Roman"/>
          <w:color w:val="A31515"/>
          <w:kern w:val="0"/>
          <w14:ligatures w14:val="none"/>
        </w:rPr>
        <w:t>:param</w:t>
      </w:r>
      <w:proofErr w:type="gramEnd"/>
      <w:r w:rsidRPr="0007382D">
        <w:rPr>
          <w:rFonts w:eastAsia="Times New Roman" w:cs="Times New Roman"/>
          <w:color w:val="A31515"/>
          <w:kern w:val="0"/>
          <w14:ligatures w14:val="none"/>
        </w:rPr>
        <w:t xml:space="preserve"> month: номер месяца 1-12,</w:t>
      </w:r>
    </w:p>
    <w:p w14:paraId="38C0AD43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 xml:space="preserve">    </w:t>
      </w:r>
      <w:proofErr w:type="gramStart"/>
      <w:r w:rsidRPr="0007382D">
        <w:rPr>
          <w:rFonts w:eastAsia="Times New Roman" w:cs="Times New Roman"/>
          <w:color w:val="A31515"/>
          <w:kern w:val="0"/>
          <w14:ligatures w14:val="none"/>
        </w:rPr>
        <w:t>:return</w:t>
      </w:r>
      <w:proofErr w:type="gramEnd"/>
      <w:r w:rsidRPr="0007382D">
        <w:rPr>
          <w:rFonts w:eastAsia="Times New Roman" w:cs="Times New Roman"/>
          <w:color w:val="A31515"/>
          <w:kern w:val="0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   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</w:p>
    <w:p w14:paraId="039678A3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3E9EC61A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-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2747D7EF" w14:textId="77777777" w:rsidR="0007382D" w:rsidRDefault="0007382D" w:rsidP="0007382D">
      <w:pPr>
        <w:pStyle w:val="TXT1"/>
      </w:pPr>
    </w:p>
    <w:p w14:paraId="35D86D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8000"/>
          <w:kern w:val="0"/>
          <w14:ligatures w14:val="none"/>
        </w:rPr>
        <w:lastRenderedPageBreak/>
        <w:t># Создадим дополнительные признаки (год, месяц, день, день недели (</w:t>
      </w:r>
      <w:proofErr w:type="spellStart"/>
      <w:r w:rsidRPr="0007382D">
        <w:rPr>
          <w:rFonts w:eastAsia="Times New Roman" w:cs="Times New Roman"/>
          <w:color w:val="008000"/>
          <w:kern w:val="0"/>
          <w14:ligatures w14:val="none"/>
        </w:rPr>
        <w:t>Пн-Вс</w:t>
      </w:r>
      <w:proofErr w:type="spellEnd"/>
      <w:r w:rsidRPr="0007382D">
        <w:rPr>
          <w:rFonts w:eastAsia="Times New Roman" w:cs="Times New Roman"/>
          <w:color w:val="008000"/>
          <w:kern w:val="0"/>
          <w14:ligatures w14:val="none"/>
        </w:rPr>
        <w:t>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Pr="008864C1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15082239" w14:textId="7172DA6E" w:rsidR="008D5A84" w:rsidRDefault="008864C1" w:rsidP="008864C1">
      <w:pPr>
        <w:pStyle w:val="a1"/>
      </w:pPr>
      <w:bookmarkStart w:id="30" w:name="_Toc172484083"/>
      <w:r w:rsidRPr="008864C1">
        <w:t>Проверка состояния данных</w:t>
      </w:r>
      <w:bookmarkEnd w:id="30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E5492D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E5492D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(</w:t>
      </w:r>
      <w:proofErr w:type="spellStart"/>
      <w:proofErr w:type="gramEnd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=</w:t>
      </w:r>
      <w:r w:rsidRPr="00E5492D">
        <w:rPr>
          <w:rFonts w:eastAsia="Times New Roman" w:cs="Times New Roman"/>
          <w:color w:val="098658"/>
          <w:kern w:val="0"/>
          <w14:ligatures w14:val="none"/>
        </w:rPr>
        <w:t>12</w:t>
      </w:r>
      <w:r w:rsidRPr="00E5492D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=</w:t>
      </w:r>
      <w:r w:rsidRPr="00E5492D">
        <w:rPr>
          <w:rFonts w:eastAsia="Times New Roman" w:cs="Times New Roman"/>
          <w:color w:val="098658"/>
          <w:kern w:val="0"/>
          <w14:ligatures w14:val="none"/>
        </w:rPr>
        <w:t>200</w:t>
      </w:r>
      <w:r w:rsidRPr="00E5492D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714E828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    Функция выдает список не корректных годов, где 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min_month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 и 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min_day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 меньше заданного.</w:t>
      </w:r>
    </w:p>
    <w:p w14:paraId="281B4251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8CBD39A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    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:param</w:t>
      </w:r>
      <w:proofErr w:type="gram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  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: исследуемый 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датафрейм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>,</w:t>
      </w:r>
    </w:p>
    <w:p w14:paraId="7E817AE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    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:param</w:t>
      </w:r>
      <w:proofErr w:type="gram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  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min_month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>: минимальное количество месяцев в году,</w:t>
      </w:r>
    </w:p>
    <w:p w14:paraId="4856014F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    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:param</w:t>
      </w:r>
      <w:proofErr w:type="gramEnd"/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  </w:t>
      </w:r>
      <w:proofErr w:type="spellStart"/>
      <w:r w:rsidRPr="00E5492D">
        <w:rPr>
          <w:rFonts w:eastAsia="Times New Roman" w:cs="Times New Roman"/>
          <w:color w:val="A31515"/>
          <w:kern w:val="0"/>
          <w14:ligatures w14:val="none"/>
        </w:rPr>
        <w:t>min_day</w:t>
      </w:r>
      <w:proofErr w:type="spellEnd"/>
      <w:r w:rsidRPr="00E5492D">
        <w:rPr>
          <w:rFonts w:eastAsia="Times New Roman" w:cs="Times New Roman"/>
          <w:color w:val="A31515"/>
          <w:kern w:val="0"/>
          <w14:ligatures w14:val="none"/>
        </w:rPr>
        <w:t>: минимальное количество дней в году,</w:t>
      </w:r>
    </w:p>
    <w:p w14:paraId="267D0F7D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    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:return</w:t>
      </w:r>
      <w:proofErr w:type="gramEnd"/>
      <w:r w:rsidRPr="00E5492D">
        <w:rPr>
          <w:rFonts w:eastAsia="Times New Roman" w:cs="Times New Roman"/>
          <w:color w:val="A31515"/>
          <w:kern w:val="0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color w:val="A31515"/>
          <w:kern w:val="0"/>
          <w14:ligatures w14:val="none"/>
        </w:rPr>
        <w:t>    '''</w:t>
      </w:r>
    </w:p>
    <w:p w14:paraId="601FD162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for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in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E5492D">
        <w:rPr>
          <w:rFonts w:eastAsia="Times New Roman" w:cs="Times New Roman"/>
          <w:kern w:val="0"/>
          <w14:ligatures w14:val="none"/>
        </w:rPr>
        <w:t>].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E5492D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E5492D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  <w:r w:rsidRPr="00E5492D">
        <w:rPr>
          <w:rFonts w:eastAsia="Times New Roman" w:cs="Times New Roman"/>
          <w:kern w:val="0"/>
          <w14:ligatures w14:val="none"/>
        </w:rPr>
        <w:t>]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]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E5492D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E5492D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  <w:r w:rsidRPr="00E5492D">
        <w:rPr>
          <w:rFonts w:eastAsia="Times New Roman" w:cs="Times New Roman"/>
          <w:kern w:val="0"/>
          <w14:ligatures w14:val="none"/>
        </w:rPr>
        <w:t>]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E5492D">
        <w:rPr>
          <w:rFonts w:eastAsia="Times New Roman" w:cs="Times New Roman"/>
          <w:color w:val="795E26"/>
          <w:kern w:val="0"/>
          <w14:ligatures w14:val="none"/>
        </w:rPr>
        <w:t>=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][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E5492D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if</w:t>
      </w:r>
      <w:r w:rsidRPr="00E5492D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)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or</w:t>
      </w:r>
      <w:r w:rsidRPr="00E5492D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.</w:t>
      </w:r>
      <w:r w:rsidRPr="00E5492D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proofErr w:type="gramEnd"/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267F99"/>
          <w:kern w:val="0"/>
          <w14:ligatures w14:val="none"/>
        </w:rPr>
        <w:t>int</w:t>
      </w:r>
      <w:r w:rsidRPr="00E5492D">
        <w:rPr>
          <w:rFonts w:eastAsia="Times New Roman" w:cs="Times New Roman"/>
          <w:kern w:val="0"/>
          <w14:ligatures w14:val="none"/>
        </w:rPr>
        <w:t>(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 +=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f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'Год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r w:rsidRPr="00E5492D">
        <w:rPr>
          <w:rFonts w:eastAsia="Times New Roman" w:cs="Times New Roman"/>
          <w:color w:val="001080"/>
          <w:kern w:val="0"/>
          <w14:ligatures w14:val="none"/>
        </w:rPr>
        <w:t>year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, кол. месяцев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 xml:space="preserve">, кол. дней: </w:t>
      </w:r>
      <w:r w:rsidRPr="00E5492D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E5492D">
        <w:rPr>
          <w:rFonts w:eastAsia="Times New Roman" w:cs="Times New Roman"/>
          <w:color w:val="001080"/>
          <w:kern w:val="0"/>
          <w14:ligatures w14:val="none"/>
        </w:rPr>
        <w:t>quantity</w:t>
      </w:r>
      <w:proofErr w:type="spellEnd"/>
      <w:r w:rsidRPr="00E5492D">
        <w:rPr>
          <w:rFonts w:eastAsia="Times New Roman" w:cs="Times New Roman"/>
          <w:color w:val="0000FF"/>
          <w:kern w:val="0"/>
          <w14:ligatures w14:val="none"/>
        </w:rPr>
        <w:t>}</w:t>
      </w:r>
      <w:r w:rsidRPr="00E5492D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E5492D">
        <w:rPr>
          <w:rFonts w:eastAsia="Times New Roman" w:cs="Times New Roman"/>
          <w:color w:val="EE0000"/>
          <w:kern w:val="0"/>
          <w14:ligatures w14:val="none"/>
        </w:rPr>
        <w:t>n</w:t>
      </w:r>
      <w:r w:rsidRPr="00E5492D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E5492D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E5492D">
        <w:rPr>
          <w:rFonts w:eastAsia="Times New Roman" w:cs="Times New Roman"/>
          <w:kern w:val="0"/>
          <w14:ligatures w14:val="none"/>
        </w:rPr>
        <w:t xml:space="preserve">    </w:t>
      </w:r>
      <w:r w:rsidRPr="00E549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E549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E5492D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E5492D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Default="00C20A9E" w:rsidP="0060498B">
      <w:pPr>
        <w:pStyle w:val="TXT1"/>
      </w:pPr>
    </w:p>
    <w:p w14:paraId="687BD944" w14:textId="77777777" w:rsidR="0060498B" w:rsidRPr="0060498B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60498B">
        <w:rPr>
          <w:rFonts w:eastAsia="Times New Roman" w:cs="Times New Roman"/>
          <w:color w:val="008000"/>
          <w:kern w:val="0"/>
          <w14:ligatures w14:val="none"/>
        </w:rPr>
        <w:t xml:space="preserve"># Протестируем </w:t>
      </w:r>
      <w:proofErr w:type="spellStart"/>
      <w:r w:rsidRPr="0060498B">
        <w:rPr>
          <w:rFonts w:eastAsia="Times New Roman" w:cs="Times New Roman"/>
          <w:color w:val="008000"/>
          <w:kern w:val="0"/>
          <w14:ligatures w14:val="none"/>
        </w:rPr>
        <w:t>датасет</w:t>
      </w:r>
      <w:proofErr w:type="spellEnd"/>
      <w:r w:rsidRPr="0060498B">
        <w:rPr>
          <w:rFonts w:eastAsia="Times New Roman" w:cs="Times New Roman"/>
          <w:color w:val="008000"/>
          <w:kern w:val="0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60498B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60498B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60498B">
        <w:rPr>
          <w:rFonts w:eastAsia="Times New Roman" w:cs="Times New Roman"/>
          <w:kern w:val="0"/>
          <w14:ligatures w14:val="none"/>
        </w:rPr>
        <w:t xml:space="preserve">, </w:t>
      </w:r>
      <w:r w:rsidRPr="0060498B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60498B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60498B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60498B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60498B">
        <w:rPr>
          <w:rFonts w:eastAsia="Times New Roman" w:cs="Times New Roman"/>
          <w:kern w:val="0"/>
          <w14:ligatures w14:val="none"/>
        </w:rPr>
        <w:t>(</w:t>
      </w:r>
      <w:proofErr w:type="gramEnd"/>
      <w:r w:rsidRPr="0060498B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F97656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60498B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F97656">
        <w:rPr>
          <w:rFonts w:eastAsia="Times New Roman" w:cs="Times New Roman"/>
          <w:kern w:val="0"/>
          <w:lang w:val="ru-RU"/>
          <w14:ligatures w14:val="none"/>
        </w:rPr>
        <w:t>(</w:t>
      </w:r>
      <w:r w:rsidRPr="0060498B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F97656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F97656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271FD37C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Год: 2024, кол. месяцев: 7, кол. дней: 124</w:t>
      </w:r>
    </w:p>
    <w:p w14:paraId="0B01027C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</w:t>
      </w:r>
      <w:proofErr w:type="spellEnd"/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2023, </w:t>
      </w:r>
      <w:proofErr w:type="spellStart"/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кол</w:t>
      </w:r>
      <w:proofErr w:type="spellEnd"/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 месяцев: 12, кол. дней: 237</w:t>
      </w:r>
    </w:p>
    <w:p w14:paraId="40C8F8A2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22, кол. месяцев: 12, кол. дней: 214</w:t>
      </w:r>
    </w:p>
    <w:p w14:paraId="78F7316B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>Год: 2021, кол. месяцев: 12, кол. дней: 233</w:t>
      </w:r>
    </w:p>
    <w:p w14:paraId="3E2FDC85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20, кол. месяцев: 12, кол. дней: 225</w:t>
      </w:r>
    </w:p>
    <w:p w14:paraId="4D2B9D87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9, кол. месяцев: 12, кол. дней: 232</w:t>
      </w:r>
    </w:p>
    <w:p w14:paraId="1D471B43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8, кол. месяцев: 12, кол. дней: 227</w:t>
      </w:r>
    </w:p>
    <w:p w14:paraId="4BED9D4D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7, кол. месяцев: 12, кол. дней: 232</w:t>
      </w:r>
    </w:p>
    <w:p w14:paraId="75B86325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6, кол. месяцев: 12, кол. дней: 232</w:t>
      </w:r>
    </w:p>
    <w:p w14:paraId="3DC069EB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5, кол. месяцев: 12, кол. дней: 231</w:t>
      </w:r>
    </w:p>
    <w:p w14:paraId="19AC305E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4, кол. месяцев: 12, кол. дней: 233</w:t>
      </w:r>
    </w:p>
    <w:p w14:paraId="7DC8515F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3, кол. месяцев: 12, кол. дней: 232</w:t>
      </w:r>
    </w:p>
    <w:p w14:paraId="08E6B7CE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2, кол. месяцев: 12, кол. дней: 230</w:t>
      </w:r>
    </w:p>
    <w:p w14:paraId="16260AEB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1, кол. месяцев: 12, кол. дней: 232</w:t>
      </w:r>
    </w:p>
    <w:p w14:paraId="4C7D8BDF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10, кол. месяцев: 12, кол. дней: 224</w:t>
      </w:r>
    </w:p>
    <w:p w14:paraId="076BD430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09, кол. месяцев: 12, кол. дней: 230</w:t>
      </w:r>
    </w:p>
    <w:p w14:paraId="4EB7F7AC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08, кол. месяцев: 12, кол. дней: 226</w:t>
      </w:r>
    </w:p>
    <w:p w14:paraId="02A57135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07, кол. месяцев: 12, кол. дней: 227</w:t>
      </w:r>
    </w:p>
    <w:p w14:paraId="1FF4AB10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06, кол. месяцев: 12, кол. дней: 232</w:t>
      </w:r>
    </w:p>
    <w:p w14:paraId="0853501F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05, кол. месяцев: 12, кол. дней: 231</w:t>
      </w:r>
    </w:p>
    <w:p w14:paraId="7F356E6E" w14:textId="77777777" w:rsidR="00F97656" w:rsidRPr="00F97656" w:rsidRDefault="00F97656" w:rsidP="00F97656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04, кол. месяцев: 12, кол. дней: 235</w:t>
      </w:r>
    </w:p>
    <w:p w14:paraId="197FD56E" w14:textId="3FDA6281" w:rsidR="00F97656" w:rsidRDefault="00F97656" w:rsidP="00F97656">
      <w:pPr>
        <w:pStyle w:val="TXT1"/>
      </w:pPr>
      <w:r w:rsidRPr="00F97656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Год: 2003, кол. месяцев: 6, кол. дней: 123</w:t>
      </w:r>
    </w:p>
    <w:p w14:paraId="16330CEB" w14:textId="19BA2103" w:rsidR="00F97656" w:rsidRDefault="00482917" w:rsidP="00482917">
      <w:r>
        <w:t>Видно, что за 2003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1"/>
      </w:pPr>
      <w:bookmarkStart w:id="31" w:name="_Toc172484084"/>
      <w:r w:rsidRPr="00482917">
        <w:t>Метрика,</w:t>
      </w:r>
      <w:r w:rsidRPr="00482917">
        <w:t xml:space="preserve"> по которой будем оценивать качество работы модели</w:t>
      </w:r>
      <w:bookmarkEnd w:id="31"/>
    </w:p>
    <w:p w14:paraId="74A8A01C" w14:textId="4CBCB5ED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8A3AAD">
        <w:t xml:space="preserve"> (фо</w:t>
      </w:r>
      <w:r w:rsidR="00611483">
        <w:t>рмула 1</w:t>
      </w:r>
      <w:r w:rsidR="008A3AAD">
        <w:t>)</w:t>
      </w:r>
      <w:r w:rsidR="0030683D" w:rsidRPr="0030683D">
        <w:t xml:space="preserve"> </w:t>
      </w:r>
      <w:r w:rsidR="0030683D">
        <w:fldChar w:fldCharType="begin"/>
      </w:r>
      <w:r w:rsidR="00D9685E">
        <w:instrText xml:space="preserve"> ADDIN ZOTERO_ITEM CSL_CITATION {"citationID":"trvHdU2E","properties":{"formattedCitation":"[2]","plainCitation":"[2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A15EAB" w:rsidRPr="00A15EAB">
        <w:rPr>
          <w:rFonts w:cs="Times New Roman"/>
        </w:rPr>
        <w:t>[2]</w:t>
      </w:r>
      <w:r w:rsidR="0030683D">
        <w:fldChar w:fldCharType="end"/>
      </w:r>
      <w:r w:rsidR="00611483">
        <w:t>.</w:t>
      </w:r>
    </w:p>
    <w:p w14:paraId="7548F33D" w14:textId="02AA3B00" w:rsidR="00F97656" w:rsidRPr="00AB4ABC" w:rsidRDefault="008A3AAD" w:rsidP="00AB4ABC">
      <w:pPr>
        <w:pStyle w:val="aa"/>
        <w:rPr>
          <w:rFonts w:eastAsiaTheme="minorEastAsia"/>
          <w:i/>
        </w:rPr>
      </w:pPr>
      <w:bookmarkStart w:id="32" w:name="_Ref172476634"/>
      <m:oMathPara>
        <m:oMathParaPr>
          <m:jc m:val="right"/>
        </m:oMathParaPr>
        <m:oMath>
          <m:r>
            <w:rPr>
              <w:rFonts w:ascii="Cambria Math" w:hAnsi="Cambria Math"/>
              <w:szCs w:val="22"/>
            </w:rPr>
            <m:t>mape</m:t>
          </m:r>
          <m:r>
            <w:rPr>
              <w:rFonts w:ascii="Cambria Math" w:hAnsi="Cambria Math"/>
              <w:szCs w:val="22"/>
            </w:rPr>
            <m:t>=</m:t>
          </m:r>
          <m:f>
            <m:fPr>
              <m:ctrlPr>
                <w:rPr>
                  <w:rFonts w:ascii="Cambria Math" w:hAnsi="Cambria Math"/>
                  <w:i/>
                  <w:iCs w:val="0"/>
                  <w:szCs w:val="22"/>
                </w:rPr>
              </m:ctrlPr>
            </m:fPr>
            <m:num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iCs w:val="0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iCs w:val="0"/>
                              <w:szCs w:val="22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tes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w:bookmarkStart w:id="33" w:name="_Hlk172476054"/>
                  <m:sSub>
                    <m:sSubPr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iCs w:val="0"/>
                              <w:szCs w:val="22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pred</m:t>
                      </m:r>
                    </m:sub>
                  </m:sSub>
                  <w:bookmarkEnd w:id="33"/>
                </m:e>
              </m:d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iCs w:val="0"/>
                      <w:szCs w:val="22"/>
                      <w:lang w:val="en-US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 w:val="0"/>
                          <w:szCs w:val="22"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y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test</m:t>
                  </m:r>
                </m:sub>
              </m:sSub>
            </m:den>
          </m:f>
          <m:r>
            <w:rPr>
              <w:rFonts w:ascii="Cambria Math" w:hAnsi="Cambria Math"/>
            </w:rPr>
            <m:t>·1</m:t>
          </m:r>
          <m:r>
            <w:rPr>
              <w:rFonts w:ascii="Cambria Math" w:hAnsi="Cambria Math"/>
              <w:lang w:val="en-US"/>
            </w:rPr>
            <m:t>00</m:t>
          </m:r>
          <m:r>
            <w:rPr>
              <w:rFonts w:ascii="Cambria Math" w:hAnsi="Cambria Math"/>
              <w:lang w:val="en-US"/>
            </w:rPr>
            <m:t xml:space="preserve"> </m:t>
          </m:r>
          <m:r>
            <w:rPr>
              <w:rFonts w:ascii="Cambria Math" w:hAnsi="Cambria Math"/>
            </w:rPr>
            <m:t xml:space="preserve">                                                         </m:t>
          </m:r>
          <m:r>
            <w:rPr>
              <w:rFonts w:ascii="Cambria Math" w:hAnsi="Cambria Math"/>
            </w:rPr>
            <m:t>(</m:t>
          </m:r>
          <m:r>
            <w:rPr>
              <w:rFonts w:ascii="Cambria Math" w:hAnsi="Cambria Math"/>
              <w:i/>
            </w:rPr>
            <w:fldChar w:fldCharType="begin"/>
          </m:r>
          <m:r>
            <w:rPr>
              <w:rFonts w:ascii="Cambria Math" w:hAnsi="Cambria Math"/>
            </w:rPr>
            <m:t xml:space="preserve"> SEQ Уравнение \* ARABIC </m:t>
          </m:r>
          <m:r>
            <w:rPr>
              <w:rFonts w:ascii="Cambria Math" w:hAnsi="Cambria Math"/>
              <w:i/>
            </w:rPr>
            <w:fldChar w:fldCharType="separate"/>
          </m:r>
          <m:r>
            <w:rPr>
              <w:rFonts w:ascii="Cambria Math" w:hAnsi="Cambria Math"/>
              <w:noProof/>
            </w:rPr>
            <m:t>1</m:t>
          </m:r>
          <m:r>
            <w:rPr>
              <w:rFonts w:ascii="Cambria Math" w:hAnsi="Cambria Math"/>
              <w:i/>
            </w:rPr>
            <w:fldChar w:fldCharType="end"/>
          </m:r>
          <w:bookmarkStart w:id="34" w:name="_Ref172476668"/>
          <w:bookmarkEnd w:id="32"/>
          <m:r>
            <w:rPr>
              <w:rFonts w:ascii="Cambria Math" w:hAnsi="Cambria Math"/>
            </w:rPr>
            <m:t>)</m:t>
          </m:r>
        </m:oMath>
      </m:oMathPara>
      <w:bookmarkEnd w:id="34"/>
    </w:p>
    <w:p w14:paraId="623B16FF" w14:textId="0B71B9E8" w:rsidR="00D61010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</w:t>
      </w:r>
      <w:r>
        <w:rPr>
          <w:rFonts w:eastAsiaTheme="minorEastAsia"/>
        </w:rPr>
        <w:t>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0683D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Метрика</w:t>
      </w:r>
      <w:proofErr w:type="spellEnd"/>
    </w:p>
    <w:p w14:paraId="5AC8A223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0683D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pe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5E00FDCB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67152FDB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lastRenderedPageBreak/>
        <w:t>    Функция вычисляет ошибку в процентах от средних значений предсказанных и тестовых.</w:t>
      </w:r>
    </w:p>
    <w:p w14:paraId="32D9DFF7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B71E6C9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_test</w:t>
      </w:r>
      <w:proofErr w:type="spellEnd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тестовые значения </w:t>
      </w:r>
      <w:proofErr w:type="spellStart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таргета</w:t>
      </w:r>
      <w:proofErr w:type="spellEnd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</w:t>
      </w:r>
    </w:p>
    <w:p w14:paraId="0BAFA7FB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_pred</w:t>
      </w:r>
      <w:proofErr w:type="spellEnd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предсказанные значения </w:t>
      </w:r>
      <w:proofErr w:type="spellStart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таргета</w:t>
      </w:r>
      <w:proofErr w:type="spellEnd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,</w:t>
      </w:r>
    </w:p>
    <w:p w14:paraId="6CCBFE81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return</w:t>
      </w:r>
      <w:proofErr w:type="gramEnd"/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возвращает ошибку предсказания в процентах.</w:t>
      </w:r>
    </w:p>
    <w:p w14:paraId="68EF8F26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   '''</w:t>
      </w:r>
    </w:p>
    <w:p w14:paraId="4953A169" w14:textId="77777777" w:rsidR="0030683D" w:rsidRPr="0030683D" w:rsidRDefault="0030683D" w:rsidP="0030683D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30683D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eturn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0683D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bs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(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</w:t>
      </w:r>
      <w:proofErr w:type="gram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st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an</w:t>
      </w:r>
      <w:proofErr w:type="spellEnd"/>
      <w:proofErr w:type="gram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 - 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pred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an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) / </w:t>
      </w:r>
      <w:proofErr w:type="spellStart"/>
      <w:r w:rsidRPr="0030683D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an</w:t>
      </w:r>
      <w:proofErr w:type="spellEnd"/>
      <w:r w:rsidRPr="0030683D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) * </w:t>
      </w:r>
      <w:r w:rsidRPr="0030683D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1"/>
      </w:pPr>
      <w:bookmarkStart w:id="35" w:name="_Toc172484085"/>
      <w:r w:rsidRPr="001F1FEF"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35"/>
      <w:proofErr w:type="spellEnd"/>
    </w:p>
    <w:p w14:paraId="59D7F9D9" w14:textId="1D4D2BD2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r w:rsidR="009F63AA">
        <w:rPr>
          <w:lang w:val="en-US"/>
        </w:rPr>
        <w:t>train</w:t>
      </w:r>
      <w:r w:rsidR="009F63AA" w:rsidRPr="009F63AA">
        <w:t xml:space="preserve"> </w:t>
      </w:r>
      <w:r w:rsidR="009F63AA">
        <w:t xml:space="preserve">и </w:t>
      </w:r>
      <w:r w:rsidR="009F63AA">
        <w:rPr>
          <w:lang w:val="en-US"/>
        </w:rPr>
        <w:t>test</w:t>
      </w:r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D9685E">
        <w:instrText xml:space="preserve"> ADDIN ZOTERO_ITEM CSL_CITATION {"citationID":"jVViCEv7","properties":{"formattedCitation":"[10]","plainCitation":"[10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k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D9685E" w:rsidRPr="00D9685E">
        <w:rPr>
          <w:rFonts w:cs="Times New Roman"/>
        </w:rPr>
        <w:t>[10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D9685E">
        <w:instrText xml:space="preserve"> ADDIN ZOTERO_ITEM CSL_CITATION {"citationID":"yM2sjguy","properties":{"formattedCitation":"[13; 9; 11]","plainCitation":"[13; 9; 11]","noteIndex":0},"citationItems":[{"id":19,"uris":["http://zotero.org/users/local/ccYgADcV/items/YF3FVSSN"],"itemData":{"id":19,"type":"webpage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ccessed":{"date-parts":[["2024",7,21]]}}}],"schema":"https://github.com/citation-style-language/schema/raw/master/csl-citation.json"} </w:instrText>
      </w:r>
      <w:r w:rsidR="00AF2C64">
        <w:fldChar w:fldCharType="separate"/>
      </w:r>
      <w:r w:rsidR="00D9685E" w:rsidRPr="00D9685E">
        <w:rPr>
          <w:rFonts w:cs="Times New Roman"/>
        </w:rPr>
        <w:t>[13; 9; 11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755439" w:rsidRDefault="001F1FEF" w:rsidP="001F1FEF">
      <w:pPr>
        <w:pStyle w:val="Title"/>
        <w:rPr>
          <w:lang w:val="ru-RU"/>
        </w:rPr>
      </w:pPr>
      <w:r w:rsidRPr="00755439">
        <w:rPr>
          <w:lang w:val="ru-RU"/>
        </w:rPr>
        <w:t xml:space="preserve">ячейка </w:t>
      </w:r>
      <w:r>
        <w:t>Jupiter</w:t>
      </w:r>
      <w:r w:rsidRPr="00755439">
        <w:rPr>
          <w:lang w:val="ru-RU"/>
        </w:rPr>
        <w:t xml:space="preserve"> </w:t>
      </w:r>
      <w:r>
        <w:t>Notebook</w:t>
      </w:r>
    </w:p>
    <w:p w14:paraId="14B2FD1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de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bookmarkStart w:id="36" w:name="_Hlk172478929"/>
      <w:proofErr w:type="spellStart"/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_on_time_</w:t>
      </w:r>
      <w:proofErr w:type="gramStart"/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eries</w:t>
      </w:r>
      <w:bookmarkEnd w:id="36"/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31A3BEF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'</w:t>
      </w:r>
    </w:p>
    <w:p w14:paraId="71E19CE9" w14:textId="6003735C" w:rsidR="001F1FEF" w:rsidRPr="009F63A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Функция-генератор, разбивает</w:t>
      </w:r>
      <w:r w:rsid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временной ряд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на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rain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и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est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>.</w:t>
      </w:r>
    </w:p>
    <w:p w14:paraId="774D83AA" w14:textId="77777777" w:rsidR="001F1FEF" w:rsidRPr="009F63AA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73C0F5AF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</w:t>
      </w:r>
      <w:r w:rsidRPr="009F63AA">
        <w:rPr>
          <w:rFonts w:eastAsia="Times New Roman" w:cs="Times New Roman"/>
          <w:color w:val="A31515"/>
          <w:kern w:val="0"/>
          <w:sz w:val="21"/>
          <w:szCs w:val="21"/>
          <w:lang w:val="ru-RU"/>
          <w14:ligatures w14:val="none"/>
        </w:rPr>
        <w:t xml:space="preserve"> </w:t>
      </w:r>
      <w:proofErr w:type="gram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data: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фрем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с данными,</w:t>
      </w:r>
    </w:p>
    <w:p w14:paraId="4C9E2E3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год с которого будем разбивать,</w:t>
      </w:r>
    </w:p>
    <w:p w14:paraId="6B5ECBC4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number_splits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количество разбиений,</w:t>
      </w:r>
    </w:p>
    <w:p w14:paraId="2EBC005C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 тип разбиений (Year, Quarter, Month, Week),</w:t>
      </w:r>
    </w:p>
    <w:p w14:paraId="7D66A176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param</w:t>
      </w:r>
      <w:proofErr w:type="gram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 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arget_name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имя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таргета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(целевой переменной),</w:t>
      </w:r>
    </w:p>
    <w:p w14:paraId="654D161D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    </w:t>
      </w:r>
      <w:proofErr w:type="gram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:return</w:t>
      </w:r>
      <w:proofErr w:type="gram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: возвращает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_tes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_tes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summary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ime_point_tes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</w:t>
      </w:r>
    </w:p>
    <w:p w14:paraId="59564641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    '''</w:t>
      </w:r>
    </w:p>
    <w:p w14:paraId="5DD1FEC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даляем все не латинские знаки, делаем первую букву заглавную, остальные обычные</w:t>
      </w:r>
    </w:p>
    <w:p w14:paraId="5C283052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ub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r</w:t>
      </w:r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[^</w:t>
      </w:r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a-</w:t>
      </w:r>
      <w:proofErr w:type="spellStart"/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zA</w:t>
      </w:r>
      <w:proofErr w:type="spellEnd"/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-z</w:t>
      </w:r>
      <w:r w:rsidRPr="001F1FEF">
        <w:rPr>
          <w:rFonts w:eastAsia="Times New Roman" w:cs="Times New Roman"/>
          <w:color w:val="D16969"/>
          <w:kern w:val="0"/>
          <w:sz w:val="21"/>
          <w:szCs w:val="21"/>
          <w14:ligatures w14:val="none"/>
        </w:rPr>
        <w:t>]</w:t>
      </w:r>
      <w:r w:rsidRPr="001F1FEF">
        <w:rPr>
          <w:rFonts w:eastAsia="Times New Roman" w:cs="Times New Roman"/>
          <w:color w:val="811F3F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proofErr w:type="gramStart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apitalize</w:t>
      </w:r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0CD2A8B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'</w:t>
      </w:r>
    </w:p>
    <w:p w14:paraId="089E14D3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оздадим список валют</w:t>
      </w:r>
    </w:p>
    <w:p w14:paraId="33918E9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_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7216EEB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ригер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первого включения</w:t>
      </w:r>
    </w:p>
    <w:p w14:paraId="74D102D3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alse</w:t>
      </w:r>
    </w:p>
    <w:p w14:paraId="11664DC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1CC22E73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ставляем параметр для сводной таблицы</w:t>
      </w:r>
    </w:p>
    <w:p w14:paraId="607CA7E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29411BC3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'</w:t>
      </w:r>
    </w:p>
    <w:p w14:paraId="41D2C41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Quarter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4DB934F7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BQE'</w:t>
      </w:r>
    </w:p>
    <w:p w14:paraId="5531D1AE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</w:t>
      </w:r>
      <w:proofErr w:type="spellStart"/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onth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345D3E7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ME'</w:t>
      </w:r>
    </w:p>
    <w:p w14:paraId="58DF40FF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i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eek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07CD6F0D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W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   </w:t>
      </w:r>
    </w:p>
    <w:p w14:paraId="6F29F53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37B1920E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ais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ValueErro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Ошибка параметра "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type_split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split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. Корректно: Year, Quarter, Month, Week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) </w:t>
      </w:r>
    </w:p>
    <w:p w14:paraId="323CF0C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6EE36B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Делаем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м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независимым</w:t>
      </w:r>
    </w:p>
    <w:p w14:paraId="5BB619A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copy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eep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4039361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делаем резервную копию даты</w:t>
      </w:r>
    </w:p>
    <w:p w14:paraId="4839DD69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copy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6EEFD1A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становим столбец даты в качестве индекса</w:t>
      </w:r>
    </w:p>
    <w:p w14:paraId="014A923E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-copy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4D90C32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Выберем данные после стартового года</w:t>
      </w:r>
    </w:p>
    <w:p w14:paraId="35B5B26F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query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(Year &gt;=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68B0A41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F152B23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Создадим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y_train</w:t>
      </w:r>
      <w:proofErr w:type="spellEnd"/>
    </w:p>
    <w:p w14:paraId="1A24E184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Делаем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м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независимым</w:t>
      </w:r>
    </w:p>
    <w:p w14:paraId="13EC4BE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copy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eep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B290401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</w:t>
      </w:r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query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(Year &lt;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F8B9CD1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Установим столбец даты в качестве индекса</w:t>
      </w:r>
    </w:p>
    <w:p w14:paraId="4A0BBA8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F003E5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Создадим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аргет</w:t>
      </w:r>
      <w:proofErr w:type="spellEnd"/>
    </w:p>
    <w:p w14:paraId="07635869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</w:t>
      </w:r>
    </w:p>
    <w:p w14:paraId="0943635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Удалим все ненужные столбцы из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X_train</w:t>
      </w:r>
      <w:proofErr w:type="spellEnd"/>
    </w:p>
    <w:p w14:paraId="794737CD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</w:t>
      </w:r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drop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3C34B7F2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4D819E26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роверка</w:t>
      </w:r>
    </w:p>
    <w:p w14:paraId="009CEC7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resample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count().shape[</w:t>
      </w:r>
      <w:r w:rsidRPr="001F1FE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1F28C18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_row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&lt;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9958DF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rais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ValueErro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Столько данных с параметрами "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tart_year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", не найдём ((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974495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</w:p>
    <w:p w14:paraId="7D2E2934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Если всё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к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разбиваем на train и test</w:t>
      </w:r>
    </w:p>
    <w:p w14:paraId="6EEF9C4F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or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w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g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umber_splits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794C7C9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Добавляем данные из предыдущего цикла, если он не первый</w:t>
      </w:r>
    </w:p>
    <w:p w14:paraId="0655348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0DCD0061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oncat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0C943AD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oncat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[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</w:t>
      </w:r>
    </w:p>
    <w:p w14:paraId="2DA22D63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41B3FC4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riger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</w:p>
    <w:p w14:paraId="30E28E1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Читаем строчку сводной таблицы</w:t>
      </w:r>
    </w:p>
    <w:p w14:paraId="7E7278DF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[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Year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089405C4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no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31ADE25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</w:t>
      </w:r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is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append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6D09E3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ivot_table_row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gramStart"/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resample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cod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mean().iloc[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ow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)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3C525476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 xml:space="preserve">    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Соединяем таблицу и строку сводной таблицы</w:t>
      </w:r>
    </w:p>
    <w:p w14:paraId="3D7EFA6D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erge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ivot_table_row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ample_param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ow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right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B59ECF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et_index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3E53AA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Запишем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аргет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в отдельную переменную</w:t>
      </w:r>
    </w:p>
    <w:p w14:paraId="1C0871A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arget_nam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</w:t>
      </w:r>
    </w:p>
    <w:p w14:paraId="0AFD3B70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Удалим все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аргеты</w:t>
      </w:r>
      <w:proofErr w:type="spellEnd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з </w:t>
      </w:r>
      <w:proofErr w:type="spellStart"/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сета</w:t>
      </w:r>
      <w:proofErr w:type="spellEnd"/>
    </w:p>
    <w:p w14:paraId="2FDDDF67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drop</w:t>
      </w:r>
      <w:proofErr w:type="spellEnd"/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urrency_li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xis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DD0303B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result</w:t>
      </w:r>
    </w:p>
    <w:p w14:paraId="66D74204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Инфа по данным</w:t>
      </w:r>
    </w:p>
    <w:p w14:paraId="6B0C7395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rain(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dex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Start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strftime</w:t>
      </w:r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%d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%m.%Y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dex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ax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.strftime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%d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%m.%Y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.shape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.shape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, 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\</w:t>
      </w:r>
    </w:p>
    <w:p w14:paraId="57BB1D0E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Test(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.min(</w:t>
      </w:r>
      <w:proofErr w:type="gramStart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strftime</w:t>
      </w:r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%d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%m.%Y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-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.max().strftime(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%d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.%m.%Y'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X.shape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hape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y.shape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shape</w:t>
      </w:r>
      <w:proofErr w:type="spellEnd"/>
      <w:r w:rsidRPr="001F1FEF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1F1FEF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)'</w:t>
      </w:r>
    </w:p>
    <w:p w14:paraId="40567ABA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Запишем переменные времени, для графика</w:t>
      </w:r>
    </w:p>
    <w:p w14:paraId="50AF06D7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index.m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5A634B4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3440CBFC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</w:p>
    <w:p w14:paraId="34DE6048" w14:textId="77777777" w:rsidR="001F1FEF" w:rsidRPr="001F1FEF" w:rsidRDefault="001F1FEF" w:rsidP="001F1FEF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1F1FEF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yield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rain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X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y_test</w:t>
      </w:r>
      <w:proofErr w:type="spellEnd"/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ummary</w:t>
      </w:r>
      <w:r w:rsidRPr="001F1FEF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1F1FEF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ime_point_test</w:t>
      </w:r>
      <w:proofErr w:type="spellEnd"/>
    </w:p>
    <w:p w14:paraId="7B4F20E4" w14:textId="77777777" w:rsidR="001F1FEF" w:rsidRDefault="001F1FEF" w:rsidP="000A27FE">
      <w:pPr>
        <w:ind w:firstLine="0"/>
        <w:rPr>
          <w:lang w:val="en-US"/>
        </w:rPr>
      </w:pPr>
    </w:p>
    <w:p w14:paraId="1652EF3E" w14:textId="77777777" w:rsidR="001F1FEF" w:rsidRPr="001F1FEF" w:rsidRDefault="001F1FEF" w:rsidP="000A27FE">
      <w:pPr>
        <w:ind w:firstLine="0"/>
        <w:rPr>
          <w:lang w:val="en-US"/>
        </w:rPr>
      </w:pPr>
    </w:p>
    <w:p w14:paraId="2FB83FC7" w14:textId="77777777" w:rsidR="00A15EAB" w:rsidRPr="001F1FEF" w:rsidRDefault="00A15EAB" w:rsidP="000A27FE">
      <w:pPr>
        <w:ind w:firstLine="0"/>
        <w:rPr>
          <w:lang w:val="en-US"/>
        </w:rPr>
      </w:pPr>
    </w:p>
    <w:p w14:paraId="75666BC6" w14:textId="5766021F" w:rsidR="00B40711" w:rsidRPr="00E825B6" w:rsidRDefault="000A390E" w:rsidP="00C45742">
      <w:pPr>
        <w:pStyle w:val="a2"/>
      </w:pPr>
      <w:bookmarkStart w:id="37" w:name="_Toc172357319"/>
      <w:bookmarkStart w:id="38" w:name="_Toc172484086"/>
      <w:r w:rsidRPr="00E825B6">
        <w:lastRenderedPageBreak/>
        <w:t>Вывод</w:t>
      </w:r>
      <w:bookmarkEnd w:id="37"/>
      <w:bookmarkEnd w:id="38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741331F" w14:textId="7E950979" w:rsidR="004E1F3C" w:rsidRPr="00E825B6" w:rsidRDefault="004E1F3C" w:rsidP="00BA4E3D">
      <w:pPr>
        <w:rPr>
          <w:color w:val="auto"/>
        </w:rPr>
        <w:sectPr w:rsidR="004E1F3C" w:rsidRPr="00E825B6" w:rsidSect="00AD3582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696F4AF5" w14:textId="2F657BFE" w:rsidR="001764F1" w:rsidRDefault="00E51D1E" w:rsidP="0071362C">
      <w:pPr>
        <w:pStyle w:val="a2"/>
      </w:pPr>
      <w:bookmarkStart w:id="39" w:name="_Toc172357320"/>
      <w:bookmarkStart w:id="40" w:name="_Toc172484087"/>
      <w:r>
        <w:lastRenderedPageBreak/>
        <w:t>Литература</w:t>
      </w:r>
      <w:bookmarkEnd w:id="39"/>
      <w:bookmarkEnd w:id="40"/>
    </w:p>
    <w:p w14:paraId="7D45C3C6" w14:textId="77777777" w:rsidR="00D9685E" w:rsidRPr="00D9685E" w:rsidRDefault="000A34AC" w:rsidP="00D9685E">
      <w:pPr>
        <w:pStyle w:val="af9"/>
        <w:rPr>
          <w:rFonts w:cs="Times New Roman"/>
        </w:rPr>
      </w:pPr>
      <w:r>
        <w:fldChar w:fldCharType="begin"/>
      </w:r>
      <w:r w:rsidR="00D9685E">
        <w:instrText xml:space="preserve"> ADDIN ZOTERO_BIBL {"uncited":[],"omitted":[],"custom":[]} CSL_BIBLIOGRAPHY </w:instrText>
      </w:r>
      <w:r>
        <w:fldChar w:fldCharType="separate"/>
      </w:r>
      <w:r w:rsidR="00D9685E" w:rsidRPr="00D9685E">
        <w:rPr>
          <w:rFonts w:cs="Times New Roman"/>
        </w:rPr>
        <w:t xml:space="preserve">1. Факторы, влияющие на формирование курса </w:t>
      </w:r>
      <w:proofErr w:type="gramStart"/>
      <w:r w:rsidR="00D9685E" w:rsidRPr="00D9685E">
        <w:rPr>
          <w:rFonts w:cs="Times New Roman"/>
        </w:rPr>
        <w:t>рубля  Е.</w:t>
      </w:r>
      <w:proofErr w:type="gramEnd"/>
      <w:r w:rsidR="00D9685E" w:rsidRPr="00D9685E">
        <w:rPr>
          <w:rFonts w:cs="Times New Roman"/>
        </w:rPr>
        <w:t xml:space="preserve"> Я. Волков. – URL: https://view.officeapps.live.com/op/view.aspx?src=https%3A%2F%2Fwww.kubsu.ru%2Fsites%2Fdefault%2Ffiles%2Fusers%2F21365%2Fportfolio%2Fmvko_i_fo_kursovaya.docx&amp;wdOrigin=BROWSELINK (дата обращения: 11.07.2024</w:t>
      </w:r>
      <w:proofErr w:type="gramStart"/>
      <w:r w:rsidR="00D9685E" w:rsidRPr="00D9685E">
        <w:rPr>
          <w:rFonts w:cs="Times New Roman"/>
        </w:rPr>
        <w:t>)  –</w:t>
      </w:r>
      <w:proofErr w:type="gramEnd"/>
      <w:r w:rsidR="00D9685E" w:rsidRPr="00D9685E">
        <w:rPr>
          <w:rFonts w:cs="Times New Roman"/>
        </w:rPr>
        <w:t xml:space="preserve"> Текст: электронный.</w:t>
      </w:r>
    </w:p>
    <w:p w14:paraId="78746D53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2. Кросс валидация для временных рядов в </w:t>
      </w:r>
      <w:proofErr w:type="spellStart"/>
      <w:proofErr w:type="gramStart"/>
      <w:r w:rsidRPr="00D9685E">
        <w:rPr>
          <w:rFonts w:cs="Times New Roman"/>
        </w:rPr>
        <w:t>python</w:t>
      </w:r>
      <w:proofErr w:type="spellEnd"/>
      <w:r w:rsidRPr="00D9685E">
        <w:rPr>
          <w:rFonts w:cs="Times New Roman"/>
        </w:rPr>
        <w:t xml:space="preserve">  Прикладная</w:t>
      </w:r>
      <w:proofErr w:type="gramEnd"/>
      <w:r w:rsidRPr="00D9685E">
        <w:rPr>
          <w:rFonts w:cs="Times New Roman"/>
        </w:rPr>
        <w:t xml:space="preserve"> статистика. – URL: https://www.youtube.com/watch?v=l2vhtyWp_ck (дата обращения: 21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259306A9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3. Особенности методов машинного обучения для прогнозирования курса </w:t>
      </w:r>
      <w:proofErr w:type="gramStart"/>
      <w:r w:rsidRPr="00D9685E">
        <w:rPr>
          <w:rFonts w:cs="Times New Roman"/>
        </w:rPr>
        <w:t>валют  Е.</w:t>
      </w:r>
      <w:proofErr w:type="gramEnd"/>
      <w:r w:rsidRPr="00D9685E">
        <w:rPr>
          <w:rFonts w:cs="Times New Roman"/>
        </w:rPr>
        <w:t xml:space="preserve"> В. Сангаджиева, Г. А. </w:t>
      </w:r>
      <w:proofErr w:type="spellStart"/>
      <w:r w:rsidRPr="00D9685E">
        <w:rPr>
          <w:rFonts w:cs="Times New Roman"/>
        </w:rPr>
        <w:t>Оргдаева</w:t>
      </w:r>
      <w:proofErr w:type="spellEnd"/>
      <w:r w:rsidRPr="00D9685E">
        <w:rPr>
          <w:rFonts w:cs="Times New Roman"/>
        </w:rPr>
        <w:t>. – URL: https://files.scienceforum.ru/pdf/2020/5e04936d95941.pdf (дата обращения: 11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14733E77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4. Основы работы в </w:t>
      </w:r>
      <w:proofErr w:type="spellStart"/>
      <w:r w:rsidRPr="00D9685E">
        <w:rPr>
          <w:rFonts w:cs="Times New Roman"/>
        </w:rPr>
        <w:t>Jupyter</w:t>
      </w:r>
      <w:proofErr w:type="spellEnd"/>
      <w:r w:rsidRPr="00D9685E">
        <w:rPr>
          <w:rFonts w:cs="Times New Roman"/>
        </w:rPr>
        <w:t>/</w:t>
      </w:r>
      <w:proofErr w:type="spellStart"/>
      <w:r w:rsidRPr="00D9685E">
        <w:rPr>
          <w:rFonts w:cs="Times New Roman"/>
        </w:rPr>
        <w:t>Jupiter</w:t>
      </w:r>
      <w:proofErr w:type="spellEnd"/>
      <w:r w:rsidRPr="00D9685E">
        <w:rPr>
          <w:rFonts w:cs="Times New Roman"/>
        </w:rPr>
        <w:t xml:space="preserve"> </w:t>
      </w:r>
      <w:proofErr w:type="spellStart"/>
      <w:r w:rsidRPr="00D9685E">
        <w:rPr>
          <w:rFonts w:cs="Times New Roman"/>
        </w:rPr>
        <w:t>Notebook</w:t>
      </w:r>
      <w:proofErr w:type="spellEnd"/>
      <w:r w:rsidRPr="00D9685E">
        <w:rPr>
          <w:rFonts w:cs="Times New Roman"/>
        </w:rPr>
        <w:t xml:space="preserve"> и </w:t>
      </w:r>
      <w:proofErr w:type="spellStart"/>
      <w:r w:rsidRPr="00D9685E">
        <w:rPr>
          <w:rFonts w:cs="Times New Roman"/>
        </w:rPr>
        <w:t>JupyterLab</w:t>
      </w:r>
      <w:proofErr w:type="spellEnd"/>
      <w:r w:rsidRPr="00D9685E">
        <w:rPr>
          <w:rFonts w:cs="Times New Roman"/>
        </w:rPr>
        <w:t xml:space="preserve"> — Python </w:t>
      </w:r>
      <w:proofErr w:type="spellStart"/>
      <w:proofErr w:type="gramStart"/>
      <w:r w:rsidRPr="00D9685E">
        <w:rPr>
          <w:rFonts w:cs="Times New Roman"/>
        </w:rPr>
        <w:t>Tutorial</w:t>
      </w:r>
      <w:proofErr w:type="spellEnd"/>
      <w:r w:rsidRPr="00D9685E">
        <w:rPr>
          <w:rFonts w:cs="Times New Roman"/>
        </w:rPr>
        <w:t xml:space="preserve">  И.</w:t>
      </w:r>
      <w:proofErr w:type="gramEnd"/>
      <w:r w:rsidRPr="00D9685E">
        <w:rPr>
          <w:rFonts w:cs="Times New Roman"/>
        </w:rPr>
        <w:t xml:space="preserve"> Шамаев. – URL: https://python.ivan-shamaev.ru/jupiterlab-jupyter-notebook-install-python-tutorial/ (дата обращения: 19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24301022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5. ДЗ «Погружение в Python». Семинар 7. Файлы и файловая </w:t>
      </w:r>
      <w:proofErr w:type="gramStart"/>
      <w:r w:rsidRPr="00D9685E">
        <w:rPr>
          <w:rFonts w:cs="Times New Roman"/>
        </w:rPr>
        <w:t>система  Е.</w:t>
      </w:r>
      <w:proofErr w:type="gramEnd"/>
      <w:r w:rsidRPr="00D9685E">
        <w:rPr>
          <w:rFonts w:cs="Times New Roman"/>
        </w:rPr>
        <w:t xml:space="preserve"> В. Эгипти. – URL: https://github.com/uc20100/python_2/blob/main/seminar_7/file_func/task_home_work.py (дата обращения: 21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62E7A4F7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6. Ключевые </w:t>
      </w:r>
      <w:proofErr w:type="gramStart"/>
      <w:r w:rsidRPr="00D9685E">
        <w:rPr>
          <w:rFonts w:cs="Times New Roman"/>
        </w:rPr>
        <w:t xml:space="preserve">индикаторы  </w:t>
      </w:r>
      <w:proofErr w:type="spellStart"/>
      <w:r w:rsidRPr="00D9685E">
        <w:rPr>
          <w:rFonts w:cs="Times New Roman"/>
        </w:rPr>
        <w:t>InvestFunds</w:t>
      </w:r>
      <w:proofErr w:type="spellEnd"/>
      <w:proofErr w:type="gramEnd"/>
      <w:r w:rsidRPr="00D9685E">
        <w:rPr>
          <w:rFonts w:cs="Times New Roman"/>
        </w:rPr>
        <w:t>. – URL: https://investfunds.ru/indicators/key-indexes/ (дата обращения: 20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6BB095E8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7. Курсы </w:t>
      </w:r>
      <w:proofErr w:type="gramStart"/>
      <w:r w:rsidRPr="00D9685E">
        <w:rPr>
          <w:rFonts w:cs="Times New Roman"/>
        </w:rPr>
        <w:t xml:space="preserve">валют  </w:t>
      </w:r>
      <w:proofErr w:type="spellStart"/>
      <w:r w:rsidRPr="00D9685E">
        <w:rPr>
          <w:rFonts w:cs="Times New Roman"/>
        </w:rPr>
        <w:t>InvestFunds</w:t>
      </w:r>
      <w:proofErr w:type="spellEnd"/>
      <w:proofErr w:type="gramEnd"/>
      <w:r w:rsidRPr="00D9685E">
        <w:rPr>
          <w:rFonts w:cs="Times New Roman"/>
        </w:rPr>
        <w:t>. – URL: https://investfunds.ru/indicators/currency/ (дата обращения: 20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7073E0FC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8. </w:t>
      </w:r>
      <w:proofErr w:type="spellStart"/>
      <w:proofErr w:type="gramStart"/>
      <w:r w:rsidRPr="00D9685E">
        <w:rPr>
          <w:rFonts w:cs="Times New Roman"/>
        </w:rPr>
        <w:t>Debugger</w:t>
      </w:r>
      <w:proofErr w:type="spellEnd"/>
      <w:r w:rsidRPr="00D9685E">
        <w:rPr>
          <w:rFonts w:cs="Times New Roman"/>
        </w:rPr>
        <w:t xml:space="preserve">  </w:t>
      </w:r>
      <w:proofErr w:type="spellStart"/>
      <w:r w:rsidRPr="00D9685E">
        <w:rPr>
          <w:rFonts w:cs="Times New Roman"/>
        </w:rPr>
        <w:t>JupiterLab</w:t>
      </w:r>
      <w:proofErr w:type="spellEnd"/>
      <w:proofErr w:type="gramEnd"/>
      <w:r w:rsidRPr="00D9685E">
        <w:rPr>
          <w:rFonts w:cs="Times New Roman"/>
        </w:rPr>
        <w:t>. – URL: https://jupyterlab.readthedocs.io/en/4.1.x/user/debugger.html (дата обращения: 19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288B1F8E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9. </w:t>
      </w:r>
      <w:proofErr w:type="spellStart"/>
      <w:proofErr w:type="gramStart"/>
      <w:r w:rsidRPr="00D9685E">
        <w:rPr>
          <w:rFonts w:cs="Times New Roman"/>
        </w:rPr>
        <w:t>pandas.DataFrame.resample</w:t>
      </w:r>
      <w:proofErr w:type="spellEnd"/>
      <w:proofErr w:type="gramEnd"/>
      <w:r w:rsidRPr="00D9685E">
        <w:rPr>
          <w:rFonts w:cs="Times New Roman"/>
        </w:rPr>
        <w:t xml:space="preserve">  </w:t>
      </w:r>
      <w:proofErr w:type="spellStart"/>
      <w:r w:rsidRPr="00D9685E">
        <w:rPr>
          <w:rFonts w:cs="Times New Roman"/>
        </w:rPr>
        <w:t>Pandas</w:t>
      </w:r>
      <w:proofErr w:type="spellEnd"/>
      <w:r w:rsidRPr="00D9685E">
        <w:rPr>
          <w:rFonts w:cs="Times New Roman"/>
        </w:rPr>
        <w:t>. – URL: https://pandas.pydata.org/docs/reference/api/pandas.DataFrame.resample.html (дата обращения: 21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7C4655BC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10. </w:t>
      </w:r>
      <w:proofErr w:type="spellStart"/>
      <w:proofErr w:type="gramStart"/>
      <w:r w:rsidRPr="00D9685E">
        <w:rPr>
          <w:rFonts w:cs="Times New Roman"/>
        </w:rPr>
        <w:t>TimeSeriesSplit</w:t>
      </w:r>
      <w:proofErr w:type="spellEnd"/>
      <w:r w:rsidRPr="00D9685E">
        <w:rPr>
          <w:rFonts w:cs="Times New Roman"/>
        </w:rPr>
        <w:t xml:space="preserve">  </w:t>
      </w:r>
      <w:proofErr w:type="spellStart"/>
      <w:r w:rsidRPr="00D9685E">
        <w:rPr>
          <w:rFonts w:cs="Times New Roman"/>
        </w:rPr>
        <w:t>sklearn</w:t>
      </w:r>
      <w:proofErr w:type="spellEnd"/>
      <w:proofErr w:type="gramEnd"/>
      <w:r w:rsidRPr="00D9685E">
        <w:rPr>
          <w:rFonts w:cs="Times New Roman"/>
        </w:rPr>
        <w:t>. – URL: https://scikit-learn.org/stable/modules/generated/sklearn.model_selection.TimeSeriesSplit.html (дата обращения: 21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3154149E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>11. Как легко обрабатывать данные временных рядов. – URL: 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 (дата обращения: 21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01A7CD0A" w14:textId="77777777" w:rsidR="00D9685E" w:rsidRPr="00D9685E" w:rsidRDefault="00D9685E" w:rsidP="00D9685E">
      <w:pPr>
        <w:pStyle w:val="af9"/>
        <w:rPr>
          <w:rFonts w:cs="Times New Roman"/>
        </w:rPr>
      </w:pPr>
      <w:r w:rsidRPr="00D9685E">
        <w:rPr>
          <w:rFonts w:cs="Times New Roman"/>
        </w:rPr>
        <w:t xml:space="preserve">12. </w:t>
      </w:r>
      <w:proofErr w:type="spellStart"/>
      <w:r w:rsidRPr="00D9685E">
        <w:rPr>
          <w:rFonts w:cs="Times New Roman"/>
        </w:rPr>
        <w:t>Anaconda</w:t>
      </w:r>
      <w:proofErr w:type="spellEnd"/>
      <w:r w:rsidRPr="00D9685E">
        <w:rPr>
          <w:rFonts w:cs="Times New Roman"/>
        </w:rPr>
        <w:t>. – URL: https://www.anaconda.com/ (дата обращения: 19.07.2024</w:t>
      </w:r>
      <w:proofErr w:type="gramStart"/>
      <w:r w:rsidRPr="00D9685E">
        <w:rPr>
          <w:rFonts w:cs="Times New Roman"/>
        </w:rPr>
        <w:t>)  –</w:t>
      </w:r>
      <w:proofErr w:type="gramEnd"/>
      <w:r w:rsidRPr="00D9685E">
        <w:rPr>
          <w:rFonts w:cs="Times New Roman"/>
        </w:rPr>
        <w:t xml:space="preserve"> Текст: электронный.</w:t>
      </w:r>
    </w:p>
    <w:p w14:paraId="1D71B1BB" w14:textId="77777777" w:rsidR="00D9685E" w:rsidRPr="00D9685E" w:rsidRDefault="00D9685E" w:rsidP="00D9685E">
      <w:pPr>
        <w:pStyle w:val="af9"/>
        <w:rPr>
          <w:rFonts w:cs="Times New Roman"/>
          <w:lang w:val="en-US"/>
        </w:rPr>
      </w:pPr>
      <w:r w:rsidRPr="00D9685E">
        <w:rPr>
          <w:rFonts w:cs="Times New Roman"/>
          <w:lang w:val="en-US"/>
        </w:rPr>
        <w:t xml:space="preserve">13. Time series / date </w:t>
      </w:r>
      <w:proofErr w:type="gramStart"/>
      <w:r w:rsidRPr="00D9685E">
        <w:rPr>
          <w:rFonts w:cs="Times New Roman"/>
          <w:lang w:val="en-US"/>
        </w:rPr>
        <w:t>functionality  Pandas</w:t>
      </w:r>
      <w:proofErr w:type="gramEnd"/>
      <w:r w:rsidRPr="00D9685E">
        <w:rPr>
          <w:rFonts w:cs="Times New Roman"/>
          <w:lang w:val="en-US"/>
        </w:rPr>
        <w:t>. – URL: https://pandas.pydata.org/docs/user_guide/timeseries.html (</w:t>
      </w:r>
      <w:r w:rsidRPr="00D9685E">
        <w:rPr>
          <w:rFonts w:cs="Times New Roman"/>
        </w:rPr>
        <w:t>дата</w:t>
      </w:r>
      <w:r w:rsidRPr="00D9685E">
        <w:rPr>
          <w:rFonts w:cs="Times New Roman"/>
          <w:lang w:val="en-US"/>
        </w:rPr>
        <w:t xml:space="preserve"> </w:t>
      </w:r>
      <w:r w:rsidRPr="00D9685E">
        <w:rPr>
          <w:rFonts w:cs="Times New Roman"/>
        </w:rPr>
        <w:t>обращения</w:t>
      </w:r>
      <w:r w:rsidRPr="00D9685E">
        <w:rPr>
          <w:rFonts w:cs="Times New Roman"/>
          <w:lang w:val="en-US"/>
        </w:rPr>
        <w:t>: 21.07.2024</w:t>
      </w:r>
      <w:proofErr w:type="gramStart"/>
      <w:r w:rsidRPr="00D9685E">
        <w:rPr>
          <w:rFonts w:cs="Times New Roman"/>
          <w:lang w:val="en-US"/>
        </w:rPr>
        <w:t>)  –</w:t>
      </w:r>
      <w:proofErr w:type="gramEnd"/>
      <w:r w:rsidRPr="00D9685E">
        <w:rPr>
          <w:rFonts w:cs="Times New Roman"/>
          <w:lang w:val="en-US"/>
        </w:rPr>
        <w:t xml:space="preserve"> </w:t>
      </w:r>
      <w:r w:rsidRPr="00D9685E">
        <w:rPr>
          <w:rFonts w:cs="Times New Roman"/>
        </w:rPr>
        <w:t>Текст</w:t>
      </w:r>
      <w:r w:rsidRPr="00D9685E">
        <w:rPr>
          <w:rFonts w:cs="Times New Roman"/>
          <w:lang w:val="en-US"/>
        </w:rPr>
        <w:t xml:space="preserve">: </w:t>
      </w:r>
      <w:r w:rsidRPr="00D9685E">
        <w:rPr>
          <w:rFonts w:cs="Times New Roman"/>
        </w:rPr>
        <w:t>электронный</w:t>
      </w:r>
      <w:r w:rsidRPr="00D9685E">
        <w:rPr>
          <w:rFonts w:cs="Times New Roman"/>
          <w:lang w:val="en-US"/>
        </w:rPr>
        <w:t>.</w:t>
      </w:r>
    </w:p>
    <w:p w14:paraId="6FCF18CA" w14:textId="23AA6C29" w:rsidR="00B80008" w:rsidRPr="00AF2C64" w:rsidRDefault="000A34AC" w:rsidP="001C404E">
      <w:pPr>
        <w:rPr>
          <w:lang w:val="en-US"/>
        </w:rPr>
      </w:pPr>
      <w:r>
        <w:fldChar w:fldCharType="end"/>
      </w:r>
    </w:p>
    <w:p w14:paraId="4E087E9A" w14:textId="77777777" w:rsidR="00903CAA" w:rsidRPr="00AF2C64" w:rsidRDefault="00903CAA" w:rsidP="00B80008">
      <w:pPr>
        <w:rPr>
          <w:lang w:val="en-US"/>
        </w:rPr>
      </w:pPr>
    </w:p>
    <w:sectPr w:rsidR="00903CAA" w:rsidRPr="00AF2C64" w:rsidSect="005F1980">
      <w:pgSz w:w="11906" w:h="16838"/>
      <w:pgMar w:top="1134" w:right="851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3E809F1" w14:textId="77777777" w:rsidR="004E5B27" w:rsidRDefault="004E5B27" w:rsidP="002F4228">
      <w:r>
        <w:separator/>
      </w:r>
    </w:p>
  </w:endnote>
  <w:endnote w:type="continuationSeparator" w:id="0">
    <w:p w14:paraId="74B498E8" w14:textId="77777777" w:rsidR="004E5B27" w:rsidRDefault="004E5B27" w:rsidP="002F4228">
      <w:r>
        <w:continuationSeparator/>
      </w:r>
    </w:p>
  </w:endnote>
  <w:endnote w:type="continuationNotice" w:id="1">
    <w:p w14:paraId="6EA3A93D" w14:textId="77777777" w:rsidR="004E5B27" w:rsidRDefault="004E5B2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14312483-F6D7-489C-A79D-357DB230CDCC}"/>
    <w:embedBold r:id="rId2" w:fontKey="{D145C7A3-46A3-4CA7-A307-2B54BD7613CC}"/>
    <w:embedItalic r:id="rId3" w:fontKey="{61AB897D-94D7-45C9-9F5E-EDDCA6105D11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912BAF50-0B38-4839-B595-6D3C175798AB}"/>
    <w:embedBold r:id="rId5" w:fontKey="{DD6C6143-F626-4B95-9DFE-2329D0F92939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6" w:fontKey="{5FB279CE-C893-45B2-AA5B-C5A5FE4472A0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7" w:fontKey="{7E2341DE-30DC-4A1A-B2F1-9F602B5E108F}"/>
    <w:embedItalic r:id="rId8" w:fontKey="{D66B88E1-79D1-455A-BEC6-D1E2D785A71E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1"/>
      <w:jc w:val="center"/>
    </w:pPr>
  </w:p>
  <w:p w14:paraId="68D8616B" w14:textId="77777777" w:rsidR="002F4228" w:rsidRDefault="002F4228">
    <w:pPr>
      <w:pStyle w:val="af1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1"/>
      <w:jc w:val="right"/>
    </w:pPr>
  </w:p>
  <w:p w14:paraId="5F04E653" w14:textId="77777777" w:rsidR="001A44C8" w:rsidRDefault="001A44C8">
    <w:pPr>
      <w:pStyle w:val="af1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1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A859F85" w14:textId="77777777" w:rsidR="004E5B27" w:rsidRDefault="004E5B27" w:rsidP="002F4228">
      <w:r>
        <w:separator/>
      </w:r>
    </w:p>
  </w:footnote>
  <w:footnote w:type="continuationSeparator" w:id="0">
    <w:p w14:paraId="7A241B4D" w14:textId="77777777" w:rsidR="004E5B27" w:rsidRDefault="004E5B27" w:rsidP="002F4228">
      <w:r>
        <w:continuationSeparator/>
      </w:r>
    </w:p>
  </w:footnote>
  <w:footnote w:type="continuationNotice" w:id="1">
    <w:p w14:paraId="48915E3D" w14:textId="77777777" w:rsidR="004E5B27" w:rsidRDefault="004E5B2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CA3A92E4"/>
    <w:lvl w:ilvl="0">
      <w:start w:val="1"/>
      <w:numFmt w:val="decimal"/>
      <w:pStyle w:val="First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27B80B54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pStyle w:val="a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FA8C6F94"/>
    <w:lvl w:ilvl="0">
      <w:start w:val="1"/>
      <w:numFmt w:val="decimal"/>
      <w:pStyle w:val="a0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pStyle w:val="a1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40140841"/>
    <w:multiLevelType w:val="multilevel"/>
    <w:tmpl w:val="34445E90"/>
    <w:numStyleLink w:val="20"/>
  </w:abstractNum>
  <w:abstractNum w:abstractNumId="26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0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2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3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6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39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0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1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2" w15:restartNumberingAfterBreak="0">
    <w:nsid w:val="7BD9782D"/>
    <w:multiLevelType w:val="multilevel"/>
    <w:tmpl w:val="34445E90"/>
    <w:styleLink w:val="20"/>
    <w:lvl w:ilvl="0">
      <w:start w:val="1"/>
      <w:numFmt w:val="none"/>
      <w:pStyle w:val="a2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5"/>
  </w:num>
  <w:num w:numId="4" w16cid:durableId="1230656503">
    <w:abstractNumId w:val="8"/>
  </w:num>
  <w:num w:numId="5" w16cid:durableId="1407259871">
    <w:abstractNumId w:val="39"/>
  </w:num>
  <w:num w:numId="6" w16cid:durableId="329455739">
    <w:abstractNumId w:val="3"/>
  </w:num>
  <w:num w:numId="7" w16cid:durableId="2016953347">
    <w:abstractNumId w:val="41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7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3"/>
  </w:num>
  <w:num w:numId="17" w16cid:durableId="455296327">
    <w:abstractNumId w:val="21"/>
  </w:num>
  <w:num w:numId="18" w16cid:durableId="534778242">
    <w:abstractNumId w:val="28"/>
  </w:num>
  <w:num w:numId="19" w16cid:durableId="1485195771">
    <w:abstractNumId w:val="19"/>
  </w:num>
  <w:num w:numId="20" w16cid:durableId="909658719">
    <w:abstractNumId w:val="27"/>
  </w:num>
  <w:num w:numId="21" w16cid:durableId="1264729841">
    <w:abstractNumId w:val="20"/>
  </w:num>
  <w:num w:numId="22" w16cid:durableId="1553418464">
    <w:abstractNumId w:val="34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0"/>
  </w:num>
  <w:num w:numId="28" w16cid:durableId="1828738712">
    <w:abstractNumId w:val="29"/>
  </w:num>
  <w:num w:numId="29" w16cid:durableId="947011394">
    <w:abstractNumId w:val="15"/>
  </w:num>
  <w:num w:numId="30" w16cid:durableId="363293858">
    <w:abstractNumId w:val="40"/>
  </w:num>
  <w:num w:numId="31" w16cid:durableId="587731884">
    <w:abstractNumId w:val="42"/>
  </w:num>
  <w:num w:numId="32" w16cid:durableId="239364187">
    <w:abstractNumId w:val="25"/>
  </w:num>
  <w:num w:numId="33" w16cid:durableId="2057729378">
    <w:abstractNumId w:val="26"/>
  </w:num>
  <w:num w:numId="34" w16cid:durableId="1906918121">
    <w:abstractNumId w:val="32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8"/>
  </w:num>
  <w:num w:numId="38" w16cid:durableId="144128944">
    <w:abstractNumId w:val="16"/>
  </w:num>
  <w:num w:numId="39" w16cid:durableId="14699941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6"/>
  </w:num>
  <w:num w:numId="45" w16cid:durableId="1399018076">
    <w:abstractNumId w:val="31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5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3F23"/>
    <w:rsid w:val="000043D9"/>
    <w:rsid w:val="00004E71"/>
    <w:rsid w:val="00005EFD"/>
    <w:rsid w:val="0000677F"/>
    <w:rsid w:val="000069B4"/>
    <w:rsid w:val="00012328"/>
    <w:rsid w:val="000142C8"/>
    <w:rsid w:val="00014303"/>
    <w:rsid w:val="00015765"/>
    <w:rsid w:val="00016100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DEA"/>
    <w:rsid w:val="00045597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2258"/>
    <w:rsid w:val="000D3019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50D8"/>
    <w:rsid w:val="00105261"/>
    <w:rsid w:val="00105276"/>
    <w:rsid w:val="0011023C"/>
    <w:rsid w:val="001104B7"/>
    <w:rsid w:val="0011162E"/>
    <w:rsid w:val="00113305"/>
    <w:rsid w:val="0011454B"/>
    <w:rsid w:val="0011543F"/>
    <w:rsid w:val="00116BD2"/>
    <w:rsid w:val="00121A1E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E85"/>
    <w:rsid w:val="001A325B"/>
    <w:rsid w:val="001A3A7E"/>
    <w:rsid w:val="001A3E05"/>
    <w:rsid w:val="001A3FE1"/>
    <w:rsid w:val="001A44C8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2E90"/>
    <w:rsid w:val="00253776"/>
    <w:rsid w:val="00254408"/>
    <w:rsid w:val="00254A7F"/>
    <w:rsid w:val="00254E54"/>
    <w:rsid w:val="00255334"/>
    <w:rsid w:val="00255DC5"/>
    <w:rsid w:val="002564DE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F60"/>
    <w:rsid w:val="002B6598"/>
    <w:rsid w:val="002B66CD"/>
    <w:rsid w:val="002B69CD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573"/>
    <w:rsid w:val="002C7729"/>
    <w:rsid w:val="002C7E5A"/>
    <w:rsid w:val="002D0D12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C56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28B4"/>
    <w:rsid w:val="0032381D"/>
    <w:rsid w:val="003238D5"/>
    <w:rsid w:val="00324003"/>
    <w:rsid w:val="0032417F"/>
    <w:rsid w:val="003242EB"/>
    <w:rsid w:val="00324C2B"/>
    <w:rsid w:val="00326132"/>
    <w:rsid w:val="0032789E"/>
    <w:rsid w:val="00327C42"/>
    <w:rsid w:val="00327CAA"/>
    <w:rsid w:val="00330EF1"/>
    <w:rsid w:val="00332B03"/>
    <w:rsid w:val="003348EF"/>
    <w:rsid w:val="003351B3"/>
    <w:rsid w:val="00335AC4"/>
    <w:rsid w:val="00335E9C"/>
    <w:rsid w:val="00335F89"/>
    <w:rsid w:val="00337154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5C89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1FC8"/>
    <w:rsid w:val="00394B3D"/>
    <w:rsid w:val="00394E38"/>
    <w:rsid w:val="003951AB"/>
    <w:rsid w:val="00395ADB"/>
    <w:rsid w:val="003A0A9F"/>
    <w:rsid w:val="003A0B1A"/>
    <w:rsid w:val="003A12D2"/>
    <w:rsid w:val="003A1AB7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F9"/>
    <w:rsid w:val="003B7499"/>
    <w:rsid w:val="003B78DA"/>
    <w:rsid w:val="003B79B0"/>
    <w:rsid w:val="003C0145"/>
    <w:rsid w:val="003C18FB"/>
    <w:rsid w:val="003C2BDF"/>
    <w:rsid w:val="003C4A7F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5868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218F"/>
    <w:rsid w:val="0042484F"/>
    <w:rsid w:val="00424ED9"/>
    <w:rsid w:val="004251C4"/>
    <w:rsid w:val="004260FC"/>
    <w:rsid w:val="0042665F"/>
    <w:rsid w:val="00426C13"/>
    <w:rsid w:val="00427DC3"/>
    <w:rsid w:val="00430018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3082"/>
    <w:rsid w:val="0048382F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E5D"/>
    <w:rsid w:val="004970AB"/>
    <w:rsid w:val="0049752B"/>
    <w:rsid w:val="004975F5"/>
    <w:rsid w:val="004A06C5"/>
    <w:rsid w:val="004A0BB9"/>
    <w:rsid w:val="004A0D9E"/>
    <w:rsid w:val="004A4897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5B27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3173"/>
    <w:rsid w:val="00534330"/>
    <w:rsid w:val="00535DD3"/>
    <w:rsid w:val="00536E7D"/>
    <w:rsid w:val="005375B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5168"/>
    <w:rsid w:val="0055555C"/>
    <w:rsid w:val="00556183"/>
    <w:rsid w:val="00556228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590A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8C6"/>
    <w:rsid w:val="005D7D64"/>
    <w:rsid w:val="005E0276"/>
    <w:rsid w:val="005E21FF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7036"/>
    <w:rsid w:val="00617360"/>
    <w:rsid w:val="00617452"/>
    <w:rsid w:val="0062022D"/>
    <w:rsid w:val="00620605"/>
    <w:rsid w:val="006211F1"/>
    <w:rsid w:val="0062281E"/>
    <w:rsid w:val="00622DD0"/>
    <w:rsid w:val="00626C21"/>
    <w:rsid w:val="00627409"/>
    <w:rsid w:val="006308BA"/>
    <w:rsid w:val="00631C5F"/>
    <w:rsid w:val="006347D8"/>
    <w:rsid w:val="00635FA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D08"/>
    <w:rsid w:val="006B6E6D"/>
    <w:rsid w:val="006B7935"/>
    <w:rsid w:val="006C03E8"/>
    <w:rsid w:val="006C0720"/>
    <w:rsid w:val="006C17FF"/>
    <w:rsid w:val="006C2651"/>
    <w:rsid w:val="006C2DDF"/>
    <w:rsid w:val="006C3995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F01F4"/>
    <w:rsid w:val="006F0925"/>
    <w:rsid w:val="006F0C4A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AF9"/>
    <w:rsid w:val="007A688B"/>
    <w:rsid w:val="007A72C1"/>
    <w:rsid w:val="007A79E4"/>
    <w:rsid w:val="007B08DB"/>
    <w:rsid w:val="007B0DF1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7DBE"/>
    <w:rsid w:val="0085038E"/>
    <w:rsid w:val="00850D79"/>
    <w:rsid w:val="0085185A"/>
    <w:rsid w:val="00852003"/>
    <w:rsid w:val="0085245B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710E1"/>
    <w:rsid w:val="008714E1"/>
    <w:rsid w:val="008716E8"/>
    <w:rsid w:val="00872C73"/>
    <w:rsid w:val="00872EDC"/>
    <w:rsid w:val="0087412D"/>
    <w:rsid w:val="0087496E"/>
    <w:rsid w:val="00874B04"/>
    <w:rsid w:val="0087509F"/>
    <w:rsid w:val="0087565A"/>
    <w:rsid w:val="008765E0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789"/>
    <w:rsid w:val="008A09EA"/>
    <w:rsid w:val="008A1376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971"/>
    <w:rsid w:val="008D5A84"/>
    <w:rsid w:val="008D70B0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6C4"/>
    <w:rsid w:val="008F07F4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B64"/>
    <w:rsid w:val="00913CFF"/>
    <w:rsid w:val="00914968"/>
    <w:rsid w:val="00914F29"/>
    <w:rsid w:val="00915976"/>
    <w:rsid w:val="009161E7"/>
    <w:rsid w:val="009168A3"/>
    <w:rsid w:val="00916B25"/>
    <w:rsid w:val="00916EF5"/>
    <w:rsid w:val="009170F7"/>
    <w:rsid w:val="009208D4"/>
    <w:rsid w:val="00921F83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46A4"/>
    <w:rsid w:val="00984C19"/>
    <w:rsid w:val="009917F8"/>
    <w:rsid w:val="00992283"/>
    <w:rsid w:val="0099394F"/>
    <w:rsid w:val="00993DF8"/>
    <w:rsid w:val="00994D8C"/>
    <w:rsid w:val="00995557"/>
    <w:rsid w:val="00995CB9"/>
    <w:rsid w:val="00995F04"/>
    <w:rsid w:val="009974F6"/>
    <w:rsid w:val="009979D0"/>
    <w:rsid w:val="009A01CD"/>
    <w:rsid w:val="009A159F"/>
    <w:rsid w:val="009A24B9"/>
    <w:rsid w:val="009A297A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F2"/>
    <w:rsid w:val="009C5556"/>
    <w:rsid w:val="009C584A"/>
    <w:rsid w:val="009C63D6"/>
    <w:rsid w:val="009C64E7"/>
    <w:rsid w:val="009C7FB3"/>
    <w:rsid w:val="009D0578"/>
    <w:rsid w:val="009D1649"/>
    <w:rsid w:val="009D2160"/>
    <w:rsid w:val="009D2A50"/>
    <w:rsid w:val="009D36A7"/>
    <w:rsid w:val="009D37E6"/>
    <w:rsid w:val="009D4B6C"/>
    <w:rsid w:val="009D4CE8"/>
    <w:rsid w:val="009D5722"/>
    <w:rsid w:val="009D5F3F"/>
    <w:rsid w:val="009D79A9"/>
    <w:rsid w:val="009E0251"/>
    <w:rsid w:val="009E3667"/>
    <w:rsid w:val="009E38AF"/>
    <w:rsid w:val="009E472F"/>
    <w:rsid w:val="009E7080"/>
    <w:rsid w:val="009E7237"/>
    <w:rsid w:val="009F1AED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5EA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807E1"/>
    <w:rsid w:val="00A8152C"/>
    <w:rsid w:val="00A8233C"/>
    <w:rsid w:val="00A84BFB"/>
    <w:rsid w:val="00A84E60"/>
    <w:rsid w:val="00A85006"/>
    <w:rsid w:val="00A85937"/>
    <w:rsid w:val="00A85BA5"/>
    <w:rsid w:val="00A862CE"/>
    <w:rsid w:val="00A868DD"/>
    <w:rsid w:val="00A86DD0"/>
    <w:rsid w:val="00A86EEC"/>
    <w:rsid w:val="00A87591"/>
    <w:rsid w:val="00A91724"/>
    <w:rsid w:val="00A9277A"/>
    <w:rsid w:val="00A94A24"/>
    <w:rsid w:val="00A96FC7"/>
    <w:rsid w:val="00AA0243"/>
    <w:rsid w:val="00AA11F9"/>
    <w:rsid w:val="00AA2F1E"/>
    <w:rsid w:val="00AA7A0E"/>
    <w:rsid w:val="00AB09C9"/>
    <w:rsid w:val="00AB1942"/>
    <w:rsid w:val="00AB2155"/>
    <w:rsid w:val="00AB21EF"/>
    <w:rsid w:val="00AB29FA"/>
    <w:rsid w:val="00AB4A89"/>
    <w:rsid w:val="00AB4ABC"/>
    <w:rsid w:val="00AB5098"/>
    <w:rsid w:val="00AB5510"/>
    <w:rsid w:val="00AB5977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15A9"/>
    <w:rsid w:val="00AF19FC"/>
    <w:rsid w:val="00AF206C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B01040"/>
    <w:rsid w:val="00B01215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4E7B"/>
    <w:rsid w:val="00B35759"/>
    <w:rsid w:val="00B35C23"/>
    <w:rsid w:val="00B362E8"/>
    <w:rsid w:val="00B366E2"/>
    <w:rsid w:val="00B37322"/>
    <w:rsid w:val="00B37BDB"/>
    <w:rsid w:val="00B40711"/>
    <w:rsid w:val="00B40944"/>
    <w:rsid w:val="00B40C6F"/>
    <w:rsid w:val="00B426AE"/>
    <w:rsid w:val="00B42E6C"/>
    <w:rsid w:val="00B43330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5549"/>
    <w:rsid w:val="00B95A6A"/>
    <w:rsid w:val="00B97C38"/>
    <w:rsid w:val="00BA076F"/>
    <w:rsid w:val="00BA1003"/>
    <w:rsid w:val="00BA32EE"/>
    <w:rsid w:val="00BA417A"/>
    <w:rsid w:val="00BA4B27"/>
    <w:rsid w:val="00BA4E3D"/>
    <w:rsid w:val="00BA6A29"/>
    <w:rsid w:val="00BA7FC1"/>
    <w:rsid w:val="00BB01F8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54E2"/>
    <w:rsid w:val="00D55A28"/>
    <w:rsid w:val="00D60F4E"/>
    <w:rsid w:val="00D61010"/>
    <w:rsid w:val="00D6128A"/>
    <w:rsid w:val="00D62690"/>
    <w:rsid w:val="00D62EF6"/>
    <w:rsid w:val="00D63042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73DA"/>
    <w:rsid w:val="00DA0AA4"/>
    <w:rsid w:val="00DA10CC"/>
    <w:rsid w:val="00DA17EF"/>
    <w:rsid w:val="00DA1CCB"/>
    <w:rsid w:val="00DA1DC9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5E6"/>
    <w:rsid w:val="00E12AD5"/>
    <w:rsid w:val="00E12E28"/>
    <w:rsid w:val="00E148F4"/>
    <w:rsid w:val="00E148F6"/>
    <w:rsid w:val="00E15B5F"/>
    <w:rsid w:val="00E1633D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1170"/>
    <w:rsid w:val="00E3135E"/>
    <w:rsid w:val="00E32861"/>
    <w:rsid w:val="00E32B2A"/>
    <w:rsid w:val="00E335A6"/>
    <w:rsid w:val="00E33940"/>
    <w:rsid w:val="00E3431A"/>
    <w:rsid w:val="00E34495"/>
    <w:rsid w:val="00E3710A"/>
    <w:rsid w:val="00E3728E"/>
    <w:rsid w:val="00E378F3"/>
    <w:rsid w:val="00E37D14"/>
    <w:rsid w:val="00E413AF"/>
    <w:rsid w:val="00E43FA7"/>
    <w:rsid w:val="00E45706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66F1"/>
    <w:rsid w:val="00E96FB7"/>
    <w:rsid w:val="00EA0946"/>
    <w:rsid w:val="00EA0BA0"/>
    <w:rsid w:val="00EA148E"/>
    <w:rsid w:val="00EA1B3A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F8D"/>
    <w:rsid w:val="00EC63D4"/>
    <w:rsid w:val="00ED027D"/>
    <w:rsid w:val="00ED0A8C"/>
    <w:rsid w:val="00ED0C0B"/>
    <w:rsid w:val="00ED0F5C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57AC"/>
    <w:rsid w:val="00F16D61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3D8"/>
    <w:rsid w:val="00F25A96"/>
    <w:rsid w:val="00F26CE3"/>
    <w:rsid w:val="00F272EA"/>
    <w:rsid w:val="00F27DBB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5D3"/>
    <w:rsid w:val="00F610E8"/>
    <w:rsid w:val="00F61FA6"/>
    <w:rsid w:val="00F62462"/>
    <w:rsid w:val="00F62AEC"/>
    <w:rsid w:val="00F62DAC"/>
    <w:rsid w:val="00F633D1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3">
    <w:name w:val="Normal"/>
    <w:qFormat/>
    <w:rsid w:val="00075E82"/>
    <w:pPr>
      <w:spacing w:after="36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3"/>
    <w:next w:val="a3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">
    <w:name w:val="heading 2"/>
    <w:basedOn w:val="a3"/>
    <w:next w:val="a3"/>
    <w:link w:val="21"/>
    <w:uiPriority w:val="9"/>
    <w:unhideWhenUsed/>
    <w:qFormat/>
    <w:rsid w:val="00B34B78"/>
    <w:pPr>
      <w:keepNext/>
      <w:keepLines/>
      <w:numPr>
        <w:ilvl w:val="1"/>
        <w:numId w:val="2"/>
      </w:numPr>
      <w:spacing w:before="48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3"/>
    <w:next w:val="a3"/>
    <w:link w:val="30"/>
    <w:uiPriority w:val="9"/>
    <w:unhideWhenUsed/>
    <w:qFormat/>
    <w:rsid w:val="00E6547C"/>
    <w:pPr>
      <w:keepNext/>
      <w:keepLines/>
      <w:numPr>
        <w:ilvl w:val="2"/>
        <w:numId w:val="2"/>
      </w:numPr>
      <w:spacing w:before="48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character" w:styleId="a7">
    <w:name w:val="line number"/>
    <w:basedOn w:val="a4"/>
    <w:uiPriority w:val="99"/>
    <w:semiHidden/>
    <w:unhideWhenUsed/>
    <w:rsid w:val="00077B2B"/>
  </w:style>
  <w:style w:type="character" w:customStyle="1" w:styleId="11">
    <w:name w:val="Заголовок 1 Знак"/>
    <w:basedOn w:val="a4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8">
    <w:name w:val="TOC Heading"/>
    <w:basedOn w:val="10"/>
    <w:next w:val="a3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3"/>
    <w:next w:val="a3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9">
    <w:name w:val="Hyperlink"/>
    <w:basedOn w:val="a4"/>
    <w:uiPriority w:val="99"/>
    <w:unhideWhenUsed/>
    <w:rsid w:val="006E609A"/>
    <w:rPr>
      <w:color w:val="0563C1" w:themeColor="hyperlink"/>
      <w:u w:val="single"/>
    </w:rPr>
  </w:style>
  <w:style w:type="character" w:customStyle="1" w:styleId="21">
    <w:name w:val="Заголовок 2 Знак"/>
    <w:basedOn w:val="a4"/>
    <w:link w:val="2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2">
    <w:name w:val="toc 2"/>
    <w:basedOn w:val="a3"/>
    <w:next w:val="a3"/>
    <w:autoRedefine/>
    <w:uiPriority w:val="39"/>
    <w:unhideWhenUsed/>
    <w:rsid w:val="00902685"/>
    <w:pPr>
      <w:tabs>
        <w:tab w:val="left" w:pos="880"/>
        <w:tab w:val="right" w:leader="dot" w:pos="9345"/>
      </w:tabs>
      <w:ind w:left="284" w:right="284" w:firstLine="284"/>
    </w:pPr>
  </w:style>
  <w:style w:type="paragraph" w:styleId="aa">
    <w:name w:val="caption"/>
    <w:basedOn w:val="a3"/>
    <w:next w:val="a3"/>
    <w:link w:val="ab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c">
    <w:name w:val="Картинки"/>
    <w:basedOn w:val="a3"/>
    <w:link w:val="ad"/>
    <w:qFormat/>
    <w:rsid w:val="00A54257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d">
    <w:name w:val="Картинки Знак"/>
    <w:basedOn w:val="a4"/>
    <w:link w:val="ac"/>
    <w:rsid w:val="00A54257"/>
    <w:rPr>
      <w:rFonts w:ascii="Times New Roman" w:hAnsi="Times New Roman"/>
      <w:noProof/>
      <w:color w:val="000000" w:themeColor="text1"/>
      <w:sz w:val="24"/>
    </w:rPr>
  </w:style>
  <w:style w:type="paragraph" w:styleId="ae">
    <w:name w:val="List Paragraph"/>
    <w:basedOn w:val="a3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4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3"/>
    <w:next w:val="a3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f">
    <w:name w:val="header"/>
    <w:basedOn w:val="a3"/>
    <w:link w:val="af0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0">
    <w:name w:val="Верхний колонтитул Знак"/>
    <w:basedOn w:val="a4"/>
    <w:link w:val="af"/>
    <w:uiPriority w:val="99"/>
    <w:rsid w:val="002F4228"/>
  </w:style>
  <w:style w:type="paragraph" w:styleId="af1">
    <w:name w:val="footer"/>
    <w:basedOn w:val="a3"/>
    <w:link w:val="af2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2">
    <w:name w:val="Нижний колонтитул Знак"/>
    <w:basedOn w:val="a4"/>
    <w:link w:val="af1"/>
    <w:uiPriority w:val="99"/>
    <w:rsid w:val="002F4228"/>
  </w:style>
  <w:style w:type="character" w:styleId="af3">
    <w:name w:val="Unresolved Mention"/>
    <w:basedOn w:val="a4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4">
    <w:name w:val="FollowedHyperlink"/>
    <w:basedOn w:val="a4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5">
    <w:name w:val="Title"/>
    <w:basedOn w:val="a3"/>
    <w:next w:val="a3"/>
    <w:link w:val="af6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6">
    <w:name w:val="Заголовок Знак"/>
    <w:basedOn w:val="a4"/>
    <w:link w:val="af5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">
    <w:name w:val="Subtitle"/>
    <w:basedOn w:val="a3"/>
    <w:next w:val="a3"/>
    <w:link w:val="af7"/>
    <w:uiPriority w:val="11"/>
    <w:qFormat/>
    <w:rsid w:val="00D11B67"/>
    <w:pPr>
      <w:numPr>
        <w:ilvl w:val="1"/>
        <w:numId w:val="36"/>
      </w:numPr>
      <w:spacing w:after="16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4"/>
    <w:link w:val="a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3"/>
    <w:next w:val="a3"/>
    <w:link w:val="afa"/>
    <w:uiPriority w:val="37"/>
    <w:unhideWhenUsed/>
    <w:rsid w:val="002E0957"/>
    <w:pPr>
      <w:spacing w:after="240"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4"/>
    <w:link w:val="af9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3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4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4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6"/>
    <w:uiPriority w:val="99"/>
    <w:semiHidden/>
    <w:unhideWhenUsed/>
    <w:rsid w:val="003F4C8A"/>
  </w:style>
  <w:style w:type="paragraph" w:customStyle="1" w:styleId="msonormal0">
    <w:name w:val="msonormal"/>
    <w:basedOn w:val="a3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3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4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3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4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4"/>
    <w:rsid w:val="003F4C8A"/>
  </w:style>
  <w:style w:type="character" w:styleId="aff1">
    <w:name w:val="Strong"/>
    <w:basedOn w:val="a4"/>
    <w:uiPriority w:val="22"/>
    <w:qFormat/>
    <w:rsid w:val="003F4C8A"/>
    <w:rPr>
      <w:b/>
      <w:bCs/>
    </w:rPr>
  </w:style>
  <w:style w:type="numbering" w:customStyle="1" w:styleId="23">
    <w:name w:val="Нет списка2"/>
    <w:next w:val="a6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4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029FA"/>
    <w:pPr>
      <w:shd w:val="clear" w:color="FFFFFF" w:themeColor="background1" w:fill="F2F2F2" w:themeFill="background1" w:themeFillShade="F2"/>
      <w:spacing w:before="0" w:after="360" w:line="288" w:lineRule="auto"/>
      <w:jc w:val="left"/>
    </w:pPr>
    <w:rPr>
      <w:rFonts w:ascii="Consolas" w:hAnsi="Consolas"/>
      <w:color w:val="auto"/>
      <w:sz w:val="20"/>
      <w:lang w:val="en-US" w:eastAsia="ru-RU"/>
    </w:rPr>
  </w:style>
  <w:style w:type="character" w:customStyle="1" w:styleId="TXT2">
    <w:name w:val="Код TXT Знак"/>
    <w:basedOn w:val="a4"/>
    <w:link w:val="TXT1"/>
    <w:rsid w:val="004029F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3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4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pPr>
      <w:numPr>
        <w:numId w:val="2"/>
      </w:numPr>
    </w:pPr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4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2">
    <w:name w:val="Главы без нумерации"/>
    <w:basedOn w:val="10"/>
    <w:link w:val="aff3"/>
    <w:qFormat/>
    <w:rsid w:val="00C45742"/>
    <w:pPr>
      <w:pageBreakBefore/>
      <w:numPr>
        <w:numId w:val="32"/>
      </w:numPr>
      <w:ind w:left="567" w:firstLine="0"/>
    </w:pPr>
  </w:style>
  <w:style w:type="character" w:customStyle="1" w:styleId="aff3">
    <w:name w:val="Главы без нумерации Знак"/>
    <w:basedOn w:val="11"/>
    <w:link w:val="a2"/>
    <w:rsid w:val="00C45742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basedOn w:val="a3"/>
    <w:link w:val="aff5"/>
    <w:qFormat/>
    <w:rsid w:val="00043488"/>
    <w:pPr>
      <w:spacing w:before="360"/>
    </w:pPr>
    <w:rPr>
      <w:bCs/>
      <w:lang w:eastAsia="ru-RU"/>
    </w:rPr>
  </w:style>
  <w:style w:type="character" w:customStyle="1" w:styleId="aff5">
    <w:name w:val="Пункт Знак"/>
    <w:basedOn w:val="a4"/>
    <w:link w:val="aff4"/>
    <w:rsid w:val="00043488"/>
    <w:rPr>
      <w:rFonts w:ascii="Times New Roman" w:hAnsi="Times New Roman"/>
      <w:bCs/>
      <w:color w:val="000000" w:themeColor="text1"/>
      <w:sz w:val="28"/>
      <w:lang w:eastAsia="ru-RU"/>
    </w:rPr>
  </w:style>
  <w:style w:type="paragraph" w:customStyle="1" w:styleId="a0">
    <w:name w:val="Глава"/>
    <w:basedOn w:val="10"/>
    <w:link w:val="aff6"/>
    <w:qFormat/>
    <w:rsid w:val="00C45742"/>
    <w:pPr>
      <w:pageBreakBefore/>
      <w:numPr>
        <w:numId w:val="41"/>
      </w:numPr>
    </w:pPr>
  </w:style>
  <w:style w:type="character" w:customStyle="1" w:styleId="aff6">
    <w:name w:val="Глава Знак"/>
    <w:basedOn w:val="11"/>
    <w:link w:val="a0"/>
    <w:rsid w:val="00C45742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1">
    <w:name w:val="Подглава"/>
    <w:basedOn w:val="a3"/>
    <w:link w:val="aff7"/>
    <w:qFormat/>
    <w:rsid w:val="00F54C79"/>
    <w:pPr>
      <w:keepNext/>
      <w:numPr>
        <w:ilvl w:val="1"/>
        <w:numId w:val="41"/>
      </w:numPr>
      <w:spacing w:after="240"/>
      <w:outlineLvl w:val="1"/>
    </w:pPr>
    <w:rPr>
      <w:b/>
    </w:rPr>
  </w:style>
  <w:style w:type="character" w:customStyle="1" w:styleId="aff7">
    <w:name w:val="Подглава Знак"/>
    <w:basedOn w:val="a4"/>
    <w:link w:val="a1"/>
    <w:rsid w:val="00F54C79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a"/>
    <w:link w:val="aff9"/>
    <w:qFormat/>
    <w:rsid w:val="00541E58"/>
    <w:pPr>
      <w:spacing w:line="240" w:lineRule="auto"/>
    </w:pPr>
  </w:style>
  <w:style w:type="character" w:customStyle="1" w:styleId="ab">
    <w:name w:val="Название объекта Знак"/>
    <w:basedOn w:val="a4"/>
    <w:link w:val="aa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b"/>
    <w:link w:val="aff8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4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3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4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3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4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4"/>
    <w:uiPriority w:val="99"/>
    <w:semiHidden/>
    <w:rsid w:val="0056452E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hyperlink" Target="https://investfunds.ru/" TargetMode="Externa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912</TotalTime>
  <Pages>18</Pages>
  <Words>4549</Words>
  <Characters>25935</Characters>
  <Application>Microsoft Office Word</Application>
  <DocSecurity>0</DocSecurity>
  <Lines>216</Lines>
  <Paragraphs>6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549</cp:revision>
  <cp:lastPrinted>2024-01-03T10:38:00Z</cp:lastPrinted>
  <dcterms:created xsi:type="dcterms:W3CDTF">2023-12-06T05:49:00Z</dcterms:created>
  <dcterms:modified xsi:type="dcterms:W3CDTF">2024-07-21T15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OJA77LDD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